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D55DF9" w14:textId="77777777" w:rsidR="00C4500C" w:rsidRDefault="00C33CFF" w:rsidP="00C33CFF">
      <w:pPr>
        <w:pStyle w:val="TextosemFormatao"/>
        <w:spacing w:afterAutospacing="0"/>
        <w:ind w:right="-518"/>
        <w:jc w:val="center"/>
        <w:rPr>
          <w:rFonts w:ascii="Times New Roman" w:hAnsi="Times New Roman"/>
          <w:b/>
          <w:sz w:val="24"/>
          <w:szCs w:val="24"/>
          <w:lang w:val="pt-BR"/>
        </w:rPr>
      </w:pPr>
      <w:r>
        <w:rPr>
          <w:rFonts w:ascii="Times New Roman" w:hAnsi="Times New Roman"/>
          <w:b/>
          <w:sz w:val="24"/>
          <w:szCs w:val="24"/>
          <w:lang w:val="pt-BR"/>
        </w:rPr>
        <w:t>ESTUDO ELABORADO ENTRE CONCRETO USINADO E CONCRETO PRODUZIDO NO CANTEIRO DE OBRAS</w:t>
      </w:r>
    </w:p>
    <w:p w14:paraId="218314A4" w14:textId="77777777" w:rsidR="00BF1A84" w:rsidRPr="00446D3A" w:rsidRDefault="00BF1A84" w:rsidP="002D7202">
      <w:pPr>
        <w:pStyle w:val="TextosemFormatao"/>
        <w:spacing w:beforeAutospacing="0" w:afterAutospacing="0"/>
        <w:ind w:right="-518"/>
        <w:jc w:val="center"/>
        <w:rPr>
          <w:rFonts w:ascii="Times New Roman" w:hAnsi="Times New Roman"/>
          <w:b/>
          <w:sz w:val="24"/>
          <w:szCs w:val="24"/>
          <w:lang w:val="pt-BR"/>
        </w:rPr>
      </w:pPr>
    </w:p>
    <w:p w14:paraId="3CBBA2BB" w14:textId="4AFE9CCA" w:rsidR="00367E45" w:rsidRPr="0020459D" w:rsidRDefault="00C33CFF" w:rsidP="008C436D">
      <w:pPr>
        <w:ind w:right="-1"/>
        <w:jc w:val="both"/>
      </w:pPr>
      <w:r>
        <w:t>LUIZ SOARES CORRE</w:t>
      </w:r>
      <w:r w:rsidR="0068751A">
        <w:t>I</w:t>
      </w:r>
      <w:r>
        <w:t>A</w:t>
      </w:r>
      <w:r w:rsidRPr="0020459D">
        <w:rPr>
          <w:vertAlign w:val="superscript"/>
        </w:rPr>
        <w:t xml:space="preserve"> </w:t>
      </w:r>
      <w:r w:rsidR="006D69DB" w:rsidRPr="0020459D">
        <w:rPr>
          <w:vertAlign w:val="superscript"/>
        </w:rPr>
        <w:t>1</w:t>
      </w:r>
      <w:r>
        <w:t xml:space="preserve"> e </w:t>
      </w:r>
      <w:r w:rsidR="00831B0D">
        <w:t>REGINALDO DE JESUS</w:t>
      </w:r>
      <w:r w:rsidR="00DA381B" w:rsidRPr="0020459D">
        <w:rPr>
          <w:vertAlign w:val="superscript"/>
        </w:rPr>
        <w:t>2</w:t>
      </w:r>
    </w:p>
    <w:p w14:paraId="055EC0E5" w14:textId="77777777" w:rsidR="00367E45" w:rsidRPr="00446D3A" w:rsidRDefault="00367E45" w:rsidP="00380272">
      <w:pPr>
        <w:ind w:right="-518"/>
        <w:jc w:val="center"/>
      </w:pPr>
    </w:p>
    <w:p w14:paraId="1F1AC651" w14:textId="77777777" w:rsidR="00EE2281" w:rsidRDefault="0094773C" w:rsidP="00EE2281">
      <w:pPr>
        <w:jc w:val="both"/>
        <w:rPr>
          <w:szCs w:val="24"/>
        </w:rPr>
      </w:pPr>
      <w:r w:rsidRPr="00446D3A">
        <w:rPr>
          <w:vertAlign w:val="superscript"/>
        </w:rPr>
        <w:t>1</w:t>
      </w:r>
      <w:r w:rsidR="00CF0972">
        <w:rPr>
          <w:szCs w:val="24"/>
        </w:rPr>
        <w:t>Me</w:t>
      </w:r>
      <w:r w:rsidR="00EE2281">
        <w:rPr>
          <w:szCs w:val="24"/>
        </w:rPr>
        <w:t xml:space="preserve">. Transportes, UnB-DF, Brasília-DF, </w:t>
      </w:r>
      <w:r w:rsidR="00CF0972">
        <w:rPr>
          <w:szCs w:val="24"/>
        </w:rPr>
        <w:t>luiz.correia@docente.unip</w:t>
      </w:r>
      <w:r w:rsidR="00EE2281" w:rsidRPr="00E0635F">
        <w:rPr>
          <w:szCs w:val="24"/>
        </w:rPr>
        <w:t>.br</w:t>
      </w:r>
      <w:r w:rsidR="00EE2281">
        <w:rPr>
          <w:szCs w:val="24"/>
        </w:rPr>
        <w:t>;</w:t>
      </w:r>
    </w:p>
    <w:p w14:paraId="6136E2F2" w14:textId="77777777" w:rsidR="008431A3" w:rsidRPr="00446D3A" w:rsidRDefault="008431A3" w:rsidP="0020459D">
      <w:pPr>
        <w:jc w:val="both"/>
        <w:rPr>
          <w:szCs w:val="22"/>
        </w:rPr>
      </w:pPr>
      <w:r w:rsidRPr="00446D3A">
        <w:rPr>
          <w:szCs w:val="22"/>
          <w:vertAlign w:val="superscript"/>
        </w:rPr>
        <w:t>2</w:t>
      </w:r>
      <w:r w:rsidR="00831B0D" w:rsidRPr="00831B0D">
        <w:rPr>
          <w:szCs w:val="22"/>
        </w:rPr>
        <w:t>Estudante de graduação em Engenharia Civil, UNIP-DF, Brasíl</w:t>
      </w:r>
      <w:r w:rsidR="00831B0D">
        <w:rPr>
          <w:szCs w:val="22"/>
        </w:rPr>
        <w:t>ia-DF, rregisjesus@gmail.com.</w:t>
      </w:r>
    </w:p>
    <w:p w14:paraId="11AD4FBC" w14:textId="77777777" w:rsidR="00E56BE7" w:rsidRPr="00E56BE7" w:rsidRDefault="00E56BE7" w:rsidP="00E56BE7">
      <w:pPr>
        <w:jc w:val="center"/>
        <w:rPr>
          <w:szCs w:val="22"/>
        </w:rPr>
      </w:pPr>
    </w:p>
    <w:p w14:paraId="40D88F67" w14:textId="77777777" w:rsidR="00E74C1E" w:rsidRPr="00446D3A" w:rsidRDefault="00E74C1E" w:rsidP="00380272">
      <w:pPr>
        <w:jc w:val="center"/>
        <w:rPr>
          <w:sz w:val="22"/>
          <w:szCs w:val="22"/>
        </w:rPr>
      </w:pPr>
      <w:r w:rsidRPr="00446D3A">
        <w:rPr>
          <w:sz w:val="22"/>
          <w:szCs w:val="22"/>
        </w:rPr>
        <w:t xml:space="preserve">Apresentado no            </w:t>
      </w:r>
    </w:p>
    <w:p w14:paraId="4F022D6C" w14:textId="77777777" w:rsidR="00E74C1E" w:rsidRPr="00446D3A" w:rsidRDefault="00E74C1E" w:rsidP="00380272">
      <w:pPr>
        <w:jc w:val="center"/>
        <w:rPr>
          <w:sz w:val="22"/>
          <w:szCs w:val="22"/>
        </w:rPr>
      </w:pPr>
      <w:r w:rsidRPr="00446D3A">
        <w:rPr>
          <w:sz w:val="22"/>
          <w:szCs w:val="22"/>
        </w:rPr>
        <w:t>Congresso Técnico Científico da Enge</w:t>
      </w:r>
      <w:r w:rsidR="009A1D67">
        <w:rPr>
          <w:sz w:val="22"/>
          <w:szCs w:val="22"/>
        </w:rPr>
        <w:t>nharia e da Agronomia – CONTECC</w:t>
      </w:r>
    </w:p>
    <w:p w14:paraId="21955B42" w14:textId="77777777" w:rsidR="00EE2281" w:rsidRPr="00446D3A" w:rsidRDefault="00EE2281" w:rsidP="00EE2281">
      <w:pPr>
        <w:jc w:val="center"/>
        <w:rPr>
          <w:sz w:val="22"/>
          <w:szCs w:val="22"/>
        </w:rPr>
      </w:pPr>
      <w:r>
        <w:rPr>
          <w:sz w:val="22"/>
          <w:szCs w:val="22"/>
        </w:rPr>
        <w:t>0</w:t>
      </w:r>
      <w:r w:rsidRPr="008051EB">
        <w:rPr>
          <w:sz w:val="22"/>
          <w:szCs w:val="22"/>
        </w:rPr>
        <w:t>8 a 11 de agosto de 2023</w:t>
      </w:r>
    </w:p>
    <w:p w14:paraId="79DAB057" w14:textId="77777777" w:rsidR="00E74C1E" w:rsidRPr="00446D3A" w:rsidRDefault="00E74C1E" w:rsidP="00380272">
      <w:pPr>
        <w:jc w:val="center"/>
        <w:rPr>
          <w:szCs w:val="22"/>
        </w:rPr>
      </w:pPr>
    </w:p>
    <w:p w14:paraId="55ABF0BE" w14:textId="77777777" w:rsidR="00401337" w:rsidRPr="00836405" w:rsidRDefault="00E74C1E" w:rsidP="006A044B">
      <w:pPr>
        <w:jc w:val="both"/>
        <w:rPr>
          <w:sz w:val="22"/>
          <w:szCs w:val="22"/>
          <w:lang w:val="pt-PT"/>
        </w:rPr>
      </w:pPr>
      <w:r w:rsidRPr="00446D3A">
        <w:rPr>
          <w:b/>
          <w:sz w:val="22"/>
          <w:szCs w:val="22"/>
        </w:rPr>
        <w:t>RESUMO</w:t>
      </w:r>
      <w:r w:rsidRPr="00446D3A">
        <w:rPr>
          <w:sz w:val="22"/>
          <w:szCs w:val="22"/>
        </w:rPr>
        <w:t xml:space="preserve">: </w:t>
      </w:r>
      <w:r w:rsidR="00CB36C1">
        <w:rPr>
          <w:sz w:val="22"/>
          <w:szCs w:val="22"/>
          <w:lang w:val="pt-PT"/>
        </w:rPr>
        <w:t>O trabalho tem como objetivo</w:t>
      </w:r>
      <w:r w:rsidR="00CB36C1" w:rsidRPr="00B26536">
        <w:rPr>
          <w:sz w:val="22"/>
          <w:szCs w:val="22"/>
          <w:lang w:val="pt-PT"/>
        </w:rPr>
        <w:t xml:space="preserve"> estudar o concreto usinado e o concret</w:t>
      </w:r>
      <w:r w:rsidR="00CB36C1">
        <w:rPr>
          <w:sz w:val="22"/>
          <w:szCs w:val="22"/>
          <w:lang w:val="pt-PT"/>
        </w:rPr>
        <w:t>o feito nos canteiros de obras. O concreto usinado é elaborado em um sistema que controla</w:t>
      </w:r>
      <w:r w:rsidR="00CB36C1" w:rsidRPr="00CB36C1">
        <w:rPr>
          <w:sz w:val="22"/>
          <w:szCs w:val="22"/>
          <w:lang w:val="pt-PT"/>
        </w:rPr>
        <w:t xml:space="preserve"> a quantidade exata de ma</w:t>
      </w:r>
      <w:r w:rsidR="00CB36C1">
        <w:rPr>
          <w:sz w:val="22"/>
          <w:szCs w:val="22"/>
          <w:lang w:val="pt-PT"/>
        </w:rPr>
        <w:t>teriais e tempo de mistura. Por sua vez, o</w:t>
      </w:r>
      <w:r w:rsidR="00CB36C1" w:rsidRPr="00CB36C1">
        <w:rPr>
          <w:sz w:val="22"/>
          <w:szCs w:val="22"/>
          <w:lang w:val="pt-PT"/>
        </w:rPr>
        <w:t xml:space="preserve"> concreto produ</w:t>
      </w:r>
      <w:r w:rsidR="00CB36C1">
        <w:rPr>
          <w:sz w:val="22"/>
          <w:szCs w:val="22"/>
          <w:lang w:val="pt-PT"/>
        </w:rPr>
        <w:t>zido em obra, ainda que englobe</w:t>
      </w:r>
      <w:r w:rsidR="00CB36C1" w:rsidRPr="00CB36C1">
        <w:rPr>
          <w:sz w:val="22"/>
          <w:szCs w:val="22"/>
          <w:lang w:val="pt-PT"/>
        </w:rPr>
        <w:t xml:space="preserve"> os mesmo mater</w:t>
      </w:r>
      <w:r w:rsidR="00631C2A">
        <w:rPr>
          <w:sz w:val="22"/>
          <w:szCs w:val="22"/>
          <w:lang w:val="pt-PT"/>
        </w:rPr>
        <w:t>iais na mistura, falha</w:t>
      </w:r>
      <w:r w:rsidR="00CB36C1" w:rsidRPr="00CB36C1">
        <w:rPr>
          <w:sz w:val="22"/>
          <w:szCs w:val="22"/>
          <w:lang w:val="pt-PT"/>
        </w:rPr>
        <w:t xml:space="preserve"> no</w:t>
      </w:r>
      <w:r w:rsidR="00CB36C1">
        <w:rPr>
          <w:sz w:val="22"/>
          <w:szCs w:val="22"/>
          <w:lang w:val="pt-PT"/>
        </w:rPr>
        <w:t xml:space="preserve"> controle exato das quantidades</w:t>
      </w:r>
      <w:r w:rsidR="00836405" w:rsidRPr="00B26536">
        <w:rPr>
          <w:sz w:val="22"/>
          <w:szCs w:val="22"/>
          <w:lang w:val="pt-PT"/>
        </w:rPr>
        <w:t xml:space="preserve">. O modo de produção do concreto pode ser </w:t>
      </w:r>
      <w:r w:rsidR="00E278DA">
        <w:rPr>
          <w:sz w:val="22"/>
          <w:szCs w:val="22"/>
          <w:lang w:val="pt-PT"/>
        </w:rPr>
        <w:t>definido</w:t>
      </w:r>
      <w:r w:rsidR="00836405" w:rsidRPr="00B26536">
        <w:rPr>
          <w:sz w:val="22"/>
          <w:szCs w:val="22"/>
          <w:lang w:val="pt-PT"/>
        </w:rPr>
        <w:t xml:space="preserve"> com base no espaço para produção, volume a ser utilizado, controle de qualidade, entre outros fatore</w:t>
      </w:r>
      <w:r w:rsidR="00836405">
        <w:rPr>
          <w:sz w:val="22"/>
          <w:szCs w:val="22"/>
          <w:lang w:val="pt-PT"/>
        </w:rPr>
        <w:t xml:space="preserve">s. </w:t>
      </w:r>
      <w:r w:rsidR="00836405" w:rsidRPr="00B26536">
        <w:rPr>
          <w:sz w:val="22"/>
          <w:szCs w:val="22"/>
          <w:lang w:val="pt-PT"/>
        </w:rPr>
        <w:t>Serão utilizados teste</w:t>
      </w:r>
      <w:r w:rsidR="00836405">
        <w:rPr>
          <w:sz w:val="22"/>
          <w:szCs w:val="22"/>
          <w:lang w:val="pt-PT"/>
        </w:rPr>
        <w:t>s</w:t>
      </w:r>
      <w:r w:rsidR="00836405" w:rsidRPr="00B26536">
        <w:rPr>
          <w:sz w:val="22"/>
          <w:szCs w:val="22"/>
          <w:lang w:val="pt-PT"/>
        </w:rPr>
        <w:t xml:space="preserve"> laboratoriais para avaliar a qualidade do concreto. Os tipos de concretos são relativamente similares e há consistência</w:t>
      </w:r>
      <w:r w:rsidR="00836405">
        <w:rPr>
          <w:sz w:val="22"/>
          <w:szCs w:val="22"/>
          <w:lang w:val="pt-PT"/>
        </w:rPr>
        <w:t>,</w:t>
      </w:r>
      <w:r w:rsidR="00836405" w:rsidRPr="00B26536">
        <w:rPr>
          <w:sz w:val="22"/>
          <w:szCs w:val="22"/>
          <w:lang w:val="pt-PT"/>
        </w:rPr>
        <w:t xml:space="preserve"> são </w:t>
      </w:r>
      <w:r w:rsidR="00836405">
        <w:rPr>
          <w:sz w:val="22"/>
          <w:szCs w:val="22"/>
          <w:lang w:val="pt-PT"/>
        </w:rPr>
        <w:t>definido</w:t>
      </w:r>
      <w:r w:rsidR="00836405" w:rsidRPr="00B26536">
        <w:rPr>
          <w:sz w:val="22"/>
          <w:szCs w:val="22"/>
          <w:lang w:val="pt-PT"/>
        </w:rPr>
        <w:t>s no estado fresco (slump), o estado endurecido, que encontram resistência a compressão após 7,</w:t>
      </w:r>
      <w:r w:rsidR="00E278DA">
        <w:rPr>
          <w:sz w:val="22"/>
          <w:szCs w:val="22"/>
          <w:lang w:val="pt-PT"/>
        </w:rPr>
        <w:t xml:space="preserve"> </w:t>
      </w:r>
      <w:r w:rsidR="00836405" w:rsidRPr="00B26536">
        <w:rPr>
          <w:sz w:val="22"/>
          <w:szCs w:val="22"/>
          <w:lang w:val="pt-PT"/>
        </w:rPr>
        <w:t>14,</w:t>
      </w:r>
      <w:r w:rsidR="00E278DA">
        <w:rPr>
          <w:sz w:val="22"/>
          <w:szCs w:val="22"/>
          <w:lang w:val="pt-PT"/>
        </w:rPr>
        <w:t xml:space="preserve"> </w:t>
      </w:r>
      <w:r w:rsidR="00836405" w:rsidRPr="00B26536">
        <w:rPr>
          <w:sz w:val="22"/>
          <w:szCs w:val="22"/>
          <w:lang w:val="pt-PT"/>
        </w:rPr>
        <w:t>28 dias na cura e absorção de água. A resistência à compressão que mostra a diferença entre os concretos, na maioria das vezes apresentando maior resistência em concreto dosado em central.</w:t>
      </w:r>
    </w:p>
    <w:p w14:paraId="403F7BAB" w14:textId="77777777" w:rsidR="005330E9" w:rsidRPr="00446D3A" w:rsidRDefault="00E74C1E" w:rsidP="006A044B">
      <w:pPr>
        <w:jc w:val="both"/>
        <w:rPr>
          <w:sz w:val="22"/>
          <w:szCs w:val="22"/>
        </w:rPr>
      </w:pPr>
      <w:r w:rsidRPr="00446D3A">
        <w:rPr>
          <w:b/>
          <w:sz w:val="22"/>
          <w:szCs w:val="22"/>
        </w:rPr>
        <w:t>PALAVRAS-CHAVE:</w:t>
      </w:r>
      <w:r w:rsidRPr="00446D3A">
        <w:rPr>
          <w:sz w:val="22"/>
          <w:szCs w:val="22"/>
        </w:rPr>
        <w:t xml:space="preserve"> </w:t>
      </w:r>
      <w:r w:rsidR="00E95BB9">
        <w:rPr>
          <w:sz w:val="22"/>
          <w:szCs w:val="22"/>
        </w:rPr>
        <w:t>concreto, usinado, l</w:t>
      </w:r>
      <w:r w:rsidR="00836405" w:rsidRPr="00836405">
        <w:rPr>
          <w:sz w:val="22"/>
          <w:szCs w:val="22"/>
        </w:rPr>
        <w:t>aboratório.</w:t>
      </w:r>
    </w:p>
    <w:p w14:paraId="5E78365F" w14:textId="77777777" w:rsidR="00E74C1E" w:rsidRPr="00446D3A" w:rsidRDefault="00E74C1E" w:rsidP="00380272">
      <w:pPr>
        <w:jc w:val="center"/>
        <w:rPr>
          <w:szCs w:val="22"/>
        </w:rPr>
      </w:pPr>
    </w:p>
    <w:p w14:paraId="44CABFE4" w14:textId="77777777" w:rsidR="00E1042F" w:rsidRDefault="00836405" w:rsidP="006D7BEF">
      <w:pPr>
        <w:adjustRightInd w:val="0"/>
        <w:jc w:val="center"/>
        <w:rPr>
          <w:b/>
          <w:sz w:val="22"/>
          <w:szCs w:val="22"/>
          <w:lang w:val="en-US"/>
        </w:rPr>
      </w:pPr>
      <w:r w:rsidRPr="00836405">
        <w:rPr>
          <w:b/>
          <w:sz w:val="22"/>
          <w:szCs w:val="22"/>
          <w:lang w:val="en-US"/>
        </w:rPr>
        <w:t>ELABORATE STUDY BETWEEN READY-MIX CONCRETE AND CONCRETE PRODUCED AT THE CONSTRUCTION SITE</w:t>
      </w:r>
    </w:p>
    <w:p w14:paraId="31305E74" w14:textId="77777777" w:rsidR="006D7BEF" w:rsidRPr="00637B4C" w:rsidRDefault="006D7BEF" w:rsidP="006D7BEF">
      <w:pPr>
        <w:tabs>
          <w:tab w:val="left" w:pos="6313"/>
        </w:tabs>
        <w:adjustRightInd w:val="0"/>
        <w:rPr>
          <w:b/>
          <w:szCs w:val="22"/>
          <w:lang w:val="en-US"/>
        </w:rPr>
      </w:pPr>
      <w:r>
        <w:rPr>
          <w:b/>
          <w:szCs w:val="22"/>
          <w:lang w:val="en-US"/>
        </w:rPr>
        <w:tab/>
      </w:r>
    </w:p>
    <w:p w14:paraId="27A44CB4" w14:textId="77777777" w:rsidR="00836405" w:rsidRPr="00836405" w:rsidRDefault="00E74C1E" w:rsidP="00E278DA">
      <w:pPr>
        <w:ind w:right="-1"/>
        <w:jc w:val="both"/>
        <w:rPr>
          <w:sz w:val="22"/>
          <w:szCs w:val="22"/>
          <w:lang w:val="en-US"/>
        </w:rPr>
      </w:pPr>
      <w:r w:rsidRPr="00637B4C">
        <w:rPr>
          <w:b/>
          <w:sz w:val="22"/>
          <w:szCs w:val="22"/>
          <w:lang w:val="en-US"/>
        </w:rPr>
        <w:t>ABSTRACT</w:t>
      </w:r>
      <w:r w:rsidRPr="00637B4C">
        <w:rPr>
          <w:sz w:val="22"/>
          <w:szCs w:val="22"/>
          <w:lang w:val="en-US"/>
        </w:rPr>
        <w:t xml:space="preserve">: </w:t>
      </w:r>
      <w:r w:rsidR="00631C2A" w:rsidRPr="00631C2A">
        <w:rPr>
          <w:sz w:val="22"/>
          <w:szCs w:val="22"/>
          <w:lang w:val="en-US"/>
        </w:rPr>
        <w:t xml:space="preserve">The paper aims to study ready-mix concrete and concrete made on construction sites. The ready-mix concrete is produced in a system that controls the exact </w:t>
      </w:r>
      <w:r w:rsidR="000D1974" w:rsidRPr="00631C2A">
        <w:rPr>
          <w:sz w:val="22"/>
          <w:szCs w:val="22"/>
          <w:lang w:val="en-US"/>
        </w:rPr>
        <w:t>number</w:t>
      </w:r>
      <w:r w:rsidR="00631C2A" w:rsidRPr="00631C2A">
        <w:rPr>
          <w:sz w:val="22"/>
          <w:szCs w:val="22"/>
          <w:lang w:val="en-US"/>
        </w:rPr>
        <w:t xml:space="preserve"> of materials and mixing time. On the other hand, the concrete produced on site, even though it includes the same materials in the mixture, fails to control the exact amounts. The concrete production method can be defined based on production space, volume to be used, quality control, among other factors. Laboratory tests will be used to evaluate the quality of the concrete. The types of concrete are relatively similar and there is consistency, are defined in the fresh state (slump), the hardened state, which find compressive strength after 7, 14, 28 days in curing and water absorption. The compressive strength that shows the difference between the concretes, in most cases presenting higher stren</w:t>
      </w:r>
      <w:r w:rsidR="00631C2A">
        <w:rPr>
          <w:sz w:val="22"/>
          <w:szCs w:val="22"/>
          <w:lang w:val="en-US"/>
        </w:rPr>
        <w:t>gth in centrally dosed concrete</w:t>
      </w:r>
      <w:r w:rsidR="00E278DA" w:rsidRPr="00E278DA">
        <w:rPr>
          <w:sz w:val="22"/>
          <w:szCs w:val="22"/>
          <w:lang w:val="en-US"/>
        </w:rPr>
        <w:t>.</w:t>
      </w:r>
    </w:p>
    <w:p w14:paraId="651F5095" w14:textId="77777777" w:rsidR="00E74C1E" w:rsidRPr="00637B4C" w:rsidRDefault="00E74C1E" w:rsidP="00380272">
      <w:pPr>
        <w:ind w:right="-1"/>
        <w:jc w:val="both"/>
        <w:rPr>
          <w:sz w:val="22"/>
          <w:szCs w:val="22"/>
          <w:lang w:val="en-US"/>
        </w:rPr>
      </w:pPr>
      <w:r w:rsidRPr="00637B4C">
        <w:rPr>
          <w:b/>
          <w:sz w:val="22"/>
          <w:szCs w:val="22"/>
          <w:lang w:val="en-US"/>
        </w:rPr>
        <w:t>KEYWORDS:</w:t>
      </w:r>
      <w:r w:rsidRPr="00637B4C">
        <w:rPr>
          <w:sz w:val="22"/>
          <w:szCs w:val="22"/>
          <w:lang w:val="en-US"/>
        </w:rPr>
        <w:t xml:space="preserve"> </w:t>
      </w:r>
      <w:r w:rsidR="00E95BB9">
        <w:rPr>
          <w:sz w:val="22"/>
          <w:szCs w:val="22"/>
          <w:lang w:val="en-US"/>
        </w:rPr>
        <w:t>concrete, machined, laboratory</w:t>
      </w:r>
      <w:r w:rsidR="00611409" w:rsidRPr="00611409">
        <w:rPr>
          <w:sz w:val="22"/>
          <w:szCs w:val="22"/>
          <w:lang w:val="en-US"/>
        </w:rPr>
        <w:t>.</w:t>
      </w:r>
    </w:p>
    <w:p w14:paraId="7D6350FF" w14:textId="77777777" w:rsidR="00611409" w:rsidRPr="008C436D" w:rsidRDefault="00611409" w:rsidP="00380272">
      <w:pPr>
        <w:pStyle w:val="TextosemFormatao"/>
        <w:spacing w:beforeAutospacing="0" w:afterAutospacing="0"/>
        <w:rPr>
          <w:rFonts w:ascii="Times New Roman" w:hAnsi="Times New Roman"/>
          <w:b/>
          <w:sz w:val="22"/>
          <w:szCs w:val="22"/>
          <w:lang w:val="en-US"/>
        </w:rPr>
      </w:pPr>
    </w:p>
    <w:p w14:paraId="662743EA" w14:textId="77777777" w:rsidR="00E74C1E" w:rsidRPr="00437A35" w:rsidRDefault="00E74C1E" w:rsidP="00380272">
      <w:pPr>
        <w:pStyle w:val="TextosemFormatao"/>
        <w:spacing w:beforeAutospacing="0" w:afterAutospacing="0"/>
        <w:rPr>
          <w:rFonts w:ascii="Times New Roman" w:hAnsi="Times New Roman"/>
          <w:b/>
          <w:sz w:val="22"/>
          <w:szCs w:val="22"/>
          <w:lang w:val="pt-BR"/>
        </w:rPr>
      </w:pPr>
      <w:r w:rsidRPr="00437A35">
        <w:rPr>
          <w:rFonts w:ascii="Times New Roman" w:hAnsi="Times New Roman"/>
          <w:b/>
          <w:sz w:val="22"/>
          <w:szCs w:val="22"/>
          <w:lang w:val="pt-BR"/>
        </w:rPr>
        <w:t>INTRODUÇÃO</w:t>
      </w:r>
    </w:p>
    <w:p w14:paraId="0B655CD3" w14:textId="77777777" w:rsidR="00F27C86" w:rsidRDefault="00CB7EFA" w:rsidP="00CB7EFA">
      <w:pPr>
        <w:pStyle w:val="Corpodetexto"/>
        <w:ind w:firstLine="709"/>
        <w:jc w:val="both"/>
        <w:rPr>
          <w:sz w:val="22"/>
          <w:szCs w:val="22"/>
          <w:shd w:val="clear" w:color="auto" w:fill="FFFFFF"/>
        </w:rPr>
      </w:pPr>
      <w:r w:rsidRPr="00CB7EFA">
        <w:rPr>
          <w:sz w:val="22"/>
          <w:szCs w:val="22"/>
        </w:rPr>
        <w:t>O concreto</w:t>
      </w:r>
      <w:r w:rsidR="00D52DE3">
        <w:rPr>
          <w:sz w:val="22"/>
          <w:szCs w:val="22"/>
        </w:rPr>
        <w:t xml:space="preserve"> surgiu aproximadamente no ano de</w:t>
      </w:r>
      <w:r w:rsidR="00316CDC">
        <w:rPr>
          <w:sz w:val="22"/>
          <w:szCs w:val="22"/>
        </w:rPr>
        <w:t xml:space="preserve"> 1756</w:t>
      </w:r>
      <w:r w:rsidR="00D52DE3">
        <w:rPr>
          <w:sz w:val="22"/>
          <w:szCs w:val="22"/>
        </w:rPr>
        <w:t>,</w:t>
      </w:r>
      <w:r w:rsidR="00316CDC">
        <w:rPr>
          <w:sz w:val="22"/>
          <w:szCs w:val="22"/>
        </w:rPr>
        <w:t xml:space="preserve"> </w:t>
      </w:r>
      <w:r w:rsidR="00D52DE3">
        <w:rPr>
          <w:sz w:val="22"/>
          <w:szCs w:val="22"/>
        </w:rPr>
        <w:t>formado através da aglomeração de</w:t>
      </w:r>
      <w:r w:rsidR="00316CDC">
        <w:rPr>
          <w:sz w:val="22"/>
          <w:szCs w:val="22"/>
        </w:rPr>
        <w:t xml:space="preserve"> agregados graúdo</w:t>
      </w:r>
      <w:r w:rsidR="00D52DE3">
        <w:rPr>
          <w:sz w:val="22"/>
          <w:szCs w:val="22"/>
        </w:rPr>
        <w:t xml:space="preserve"> e</w:t>
      </w:r>
      <w:r w:rsidR="00F27C86">
        <w:rPr>
          <w:sz w:val="22"/>
          <w:szCs w:val="22"/>
        </w:rPr>
        <w:t xml:space="preserve"> </w:t>
      </w:r>
      <w:r w:rsidR="00316CDC">
        <w:rPr>
          <w:sz w:val="22"/>
          <w:szCs w:val="22"/>
        </w:rPr>
        <w:t xml:space="preserve">cimento, </w:t>
      </w:r>
      <w:r w:rsidR="00D52DE3">
        <w:rPr>
          <w:sz w:val="22"/>
          <w:szCs w:val="22"/>
        </w:rPr>
        <w:t xml:space="preserve">passando a ser utilizado na construção civil e anos depois, </w:t>
      </w:r>
      <w:r w:rsidR="00316CDC" w:rsidRPr="00316CDC">
        <w:rPr>
          <w:sz w:val="22"/>
          <w:szCs w:val="22"/>
          <w:shd w:val="clear" w:color="auto" w:fill="FFFFFF"/>
        </w:rPr>
        <w:t>em 1836</w:t>
      </w:r>
      <w:r w:rsidR="00316CDC">
        <w:rPr>
          <w:sz w:val="22"/>
          <w:szCs w:val="22"/>
          <w:shd w:val="clear" w:color="auto" w:fill="FFFFFF"/>
        </w:rPr>
        <w:t xml:space="preserve"> </w:t>
      </w:r>
      <w:r w:rsidR="00316CDC" w:rsidRPr="00316CDC">
        <w:rPr>
          <w:sz w:val="22"/>
          <w:szCs w:val="22"/>
          <w:shd w:val="clear" w:color="auto" w:fill="FFFFFF"/>
        </w:rPr>
        <w:t>na Alemanha</w:t>
      </w:r>
      <w:r w:rsidR="00D52DE3">
        <w:rPr>
          <w:sz w:val="22"/>
          <w:szCs w:val="22"/>
          <w:shd w:val="clear" w:color="auto" w:fill="FFFFFF"/>
        </w:rPr>
        <w:t>, foi submetido ao seu</w:t>
      </w:r>
      <w:r w:rsidR="00316CDC">
        <w:rPr>
          <w:rFonts w:ascii="Roboto" w:hAnsi="Roboto"/>
          <w:color w:val="7A7A7A"/>
          <w:sz w:val="26"/>
          <w:szCs w:val="26"/>
          <w:shd w:val="clear" w:color="auto" w:fill="FFFFFF"/>
        </w:rPr>
        <w:t xml:space="preserve"> </w:t>
      </w:r>
      <w:r w:rsidR="00316CDC">
        <w:rPr>
          <w:sz w:val="22"/>
          <w:szCs w:val="22"/>
          <w:shd w:val="clear" w:color="auto" w:fill="FFFFFF"/>
        </w:rPr>
        <w:t>o primeiro</w:t>
      </w:r>
      <w:r w:rsidR="00316CDC" w:rsidRPr="00316CDC">
        <w:rPr>
          <w:sz w:val="22"/>
          <w:szCs w:val="22"/>
          <w:shd w:val="clear" w:color="auto" w:fill="FFFFFF"/>
        </w:rPr>
        <w:t xml:space="preserve"> teste a resistência à </w:t>
      </w:r>
      <w:r w:rsidR="007F30B9" w:rsidRPr="00316CDC">
        <w:rPr>
          <w:sz w:val="22"/>
          <w:szCs w:val="22"/>
          <w:shd w:val="clear" w:color="auto" w:fill="FFFFFF"/>
        </w:rPr>
        <w:t xml:space="preserve">compressão </w:t>
      </w:r>
      <w:r w:rsidR="00316CDC" w:rsidRPr="00316CDC">
        <w:rPr>
          <w:sz w:val="22"/>
          <w:szCs w:val="22"/>
          <w:shd w:val="clear" w:color="auto" w:fill="FFFFFF"/>
        </w:rPr>
        <w:t>tração do concreto.</w:t>
      </w:r>
      <w:r w:rsidR="00F27C86">
        <w:rPr>
          <w:sz w:val="22"/>
          <w:szCs w:val="22"/>
          <w:shd w:val="clear" w:color="auto" w:fill="FFFFFF"/>
        </w:rPr>
        <w:fldChar w:fldCharType="begin"/>
      </w:r>
      <w:r w:rsidR="00F27C86">
        <w:rPr>
          <w:sz w:val="22"/>
          <w:szCs w:val="22"/>
          <w:shd w:val="clear" w:color="auto" w:fill="FFFFFF"/>
        </w:rPr>
        <w:instrText xml:space="preserve"> ADDIN ZOTERO_ITEM CSL_CITATION {"citationID":"yRZfQN3o","properties":{"formattedCitation":"(\\uc0\\u8220{}A Hist\\uc0\\u243{}ria do Concreto - Hembrafer\\uc0\\u8221{}, [s.d.])","plainCitation":"(“A História do Concreto - Hembrafer”, [s.d.])","noteIndex":0},"citationItems":[{"id":279,"uris":["http://zotero.org/users/11393691/items/QBVXIM43"],"itemData":{"id":279,"type":"webpage","title":"A História do Concreto - Hembrafer","URL":"https://hembrafer.com.br/a-historia-do-concreto/","accessed":{"date-parts":[["2023",6,15]]}},"label":"page"}],"schema":"https://github.com/citation-style-language/schema/raw/master/csl-citation.json"} </w:instrText>
      </w:r>
      <w:r w:rsidR="00F27C86">
        <w:rPr>
          <w:sz w:val="22"/>
          <w:szCs w:val="22"/>
          <w:shd w:val="clear" w:color="auto" w:fill="FFFFFF"/>
        </w:rPr>
        <w:fldChar w:fldCharType="separate"/>
      </w:r>
      <w:r w:rsidR="00F27C86" w:rsidRPr="00F27C86">
        <w:rPr>
          <w:sz w:val="22"/>
          <w:szCs w:val="24"/>
        </w:rPr>
        <w:t>(“A História do Concreto - Hembrafer”</w:t>
      </w:r>
      <w:r w:rsidR="00437F6C">
        <w:rPr>
          <w:sz w:val="22"/>
          <w:szCs w:val="24"/>
        </w:rPr>
        <w:t>, 2019</w:t>
      </w:r>
      <w:r w:rsidR="00F27C86" w:rsidRPr="00F27C86">
        <w:rPr>
          <w:sz w:val="22"/>
          <w:szCs w:val="24"/>
        </w:rPr>
        <w:t>)</w:t>
      </w:r>
      <w:r w:rsidR="00F27C86">
        <w:rPr>
          <w:sz w:val="22"/>
          <w:szCs w:val="22"/>
          <w:shd w:val="clear" w:color="auto" w:fill="FFFFFF"/>
        </w:rPr>
        <w:fldChar w:fldCharType="end"/>
      </w:r>
      <w:r w:rsidR="00F27C86">
        <w:rPr>
          <w:sz w:val="22"/>
          <w:szCs w:val="22"/>
          <w:shd w:val="clear" w:color="auto" w:fill="FFFFFF"/>
        </w:rPr>
        <w:t xml:space="preserve">. </w:t>
      </w:r>
    </w:p>
    <w:p w14:paraId="4AA6C4F2" w14:textId="77777777" w:rsidR="007F30B9" w:rsidRDefault="00D52DE3" w:rsidP="00927049">
      <w:pPr>
        <w:pStyle w:val="Corpodetexto"/>
        <w:ind w:firstLine="709"/>
        <w:jc w:val="both"/>
        <w:rPr>
          <w:sz w:val="22"/>
          <w:szCs w:val="22"/>
        </w:rPr>
      </w:pPr>
      <w:r>
        <w:rPr>
          <w:sz w:val="22"/>
          <w:szCs w:val="22"/>
        </w:rPr>
        <w:t xml:space="preserve">Com ambos testes foram </w:t>
      </w:r>
      <w:r w:rsidR="007511FC">
        <w:rPr>
          <w:sz w:val="22"/>
          <w:szCs w:val="22"/>
        </w:rPr>
        <w:t>possíveis</w:t>
      </w:r>
      <w:r>
        <w:rPr>
          <w:sz w:val="22"/>
          <w:szCs w:val="22"/>
        </w:rPr>
        <w:t xml:space="preserve"> identificar e dimensionar diversas aplicações do concreto, tornando-se</w:t>
      </w:r>
      <w:r w:rsidRPr="00CB7EFA">
        <w:rPr>
          <w:sz w:val="22"/>
          <w:szCs w:val="22"/>
        </w:rPr>
        <w:t xml:space="preserve"> um dos produtos mais im</w:t>
      </w:r>
      <w:r>
        <w:rPr>
          <w:sz w:val="22"/>
          <w:szCs w:val="22"/>
        </w:rPr>
        <w:t>portantes na construção civil e</w:t>
      </w:r>
      <w:r w:rsidRPr="00CB7EFA">
        <w:rPr>
          <w:sz w:val="22"/>
          <w:szCs w:val="22"/>
        </w:rPr>
        <w:t xml:space="preserve"> também </w:t>
      </w:r>
      <w:r>
        <w:rPr>
          <w:sz w:val="22"/>
          <w:szCs w:val="22"/>
        </w:rPr>
        <w:t>de maior produção volumétrica mundial</w:t>
      </w:r>
      <w:r w:rsidRPr="00CB7EFA">
        <w:rPr>
          <w:sz w:val="22"/>
          <w:szCs w:val="22"/>
        </w:rPr>
        <w:t xml:space="preserve">. Além </w:t>
      </w:r>
      <w:r>
        <w:rPr>
          <w:sz w:val="22"/>
          <w:szCs w:val="22"/>
        </w:rPr>
        <w:t>disso, apresenta vários benefícios quando comparado a outros materiais que desempenham a mesma função, dentre os benefícios ele se destaca pela excelente</w:t>
      </w:r>
      <w:r w:rsidRPr="00CB7EFA">
        <w:rPr>
          <w:sz w:val="22"/>
          <w:szCs w:val="22"/>
        </w:rPr>
        <w:t xml:space="preserve"> resistência à água, </w:t>
      </w:r>
      <w:r>
        <w:rPr>
          <w:sz w:val="22"/>
          <w:szCs w:val="22"/>
        </w:rPr>
        <w:t xml:space="preserve">pela acessibilidade de </w:t>
      </w:r>
      <w:r w:rsidRPr="00CB7EFA">
        <w:rPr>
          <w:sz w:val="22"/>
          <w:szCs w:val="22"/>
        </w:rPr>
        <w:t>sua utilização,</w:t>
      </w:r>
      <w:r>
        <w:rPr>
          <w:sz w:val="22"/>
          <w:szCs w:val="22"/>
        </w:rPr>
        <w:t xml:space="preserve"> pelo</w:t>
      </w:r>
      <w:r w:rsidRPr="00CB7EFA">
        <w:rPr>
          <w:sz w:val="22"/>
          <w:szCs w:val="22"/>
        </w:rPr>
        <w:t xml:space="preserve"> o custo</w:t>
      </w:r>
      <w:r>
        <w:rPr>
          <w:sz w:val="22"/>
          <w:szCs w:val="22"/>
        </w:rPr>
        <w:t xml:space="preserve"> que</w:t>
      </w:r>
      <w:r w:rsidRPr="00CB7EFA">
        <w:rPr>
          <w:sz w:val="22"/>
          <w:szCs w:val="22"/>
        </w:rPr>
        <w:t xml:space="preserve"> é relativamente baixo e</w:t>
      </w:r>
      <w:r>
        <w:rPr>
          <w:sz w:val="22"/>
          <w:szCs w:val="22"/>
        </w:rPr>
        <w:t xml:space="preserve"> por fim pela</w:t>
      </w:r>
      <w:r w:rsidRPr="00CB7EFA">
        <w:rPr>
          <w:sz w:val="22"/>
          <w:szCs w:val="22"/>
        </w:rPr>
        <w:t xml:space="preserve"> sua durabilidade </w:t>
      </w:r>
      <w:r>
        <w:rPr>
          <w:sz w:val="22"/>
          <w:szCs w:val="22"/>
        </w:rPr>
        <w:t xml:space="preserve">que </w:t>
      </w:r>
      <w:r w:rsidRPr="00CB7EFA">
        <w:rPr>
          <w:sz w:val="22"/>
          <w:szCs w:val="22"/>
        </w:rPr>
        <w:t xml:space="preserve">é impressionante, </w:t>
      </w:r>
      <w:r>
        <w:rPr>
          <w:sz w:val="22"/>
          <w:szCs w:val="22"/>
        </w:rPr>
        <w:t>se</w:t>
      </w:r>
      <w:r w:rsidRPr="00CB7EFA">
        <w:rPr>
          <w:sz w:val="22"/>
          <w:szCs w:val="22"/>
        </w:rPr>
        <w:t xml:space="preserve"> realizada as manutenções preve</w:t>
      </w:r>
      <w:r>
        <w:rPr>
          <w:sz w:val="22"/>
          <w:szCs w:val="22"/>
        </w:rPr>
        <w:t xml:space="preserve">ntivas </w:t>
      </w:r>
      <w:r w:rsidR="00977670">
        <w:rPr>
          <w:sz w:val="22"/>
          <w:szCs w:val="22"/>
        </w:rPr>
        <w:fldChar w:fldCharType="begin"/>
      </w:r>
      <w:r w:rsidR="00977670">
        <w:rPr>
          <w:sz w:val="22"/>
          <w:szCs w:val="22"/>
        </w:rPr>
        <w:instrText xml:space="preserve"> ADDIN ZOTERO_ITEM CSL_CITATION {"citationID":"dnv2CcUB","properties":{"formattedCitation":"(LOPES; PE\\uc0\\u199{}ANHA; CASTRO, 2020)","plainCitation":"(LOPES; PEÇANHA; CASTRO, 2020)","noteIndex":0},"citationItems":[{"id":247,"uris":["http://zotero.org/users/11393691/items/HENRK2V9"],"itemData":{"id":247,"type":"article-journal","abstract":"RESUMO O concreto é o material de construção mais utilizado e nos últimos anos, estudos têm sido desenvolvidos em busca de materiais com desempenho mecânico e durabilidade superior. Com a finalidade de abranger a realidade das obras civis no que se refere à produção in loco do concreto convencional e de alta resistência, diversos métodos de dosagem são propostos. Apesar de esses métodos permitirem obter a proporção ideal entre os materiais constituintes da mistura de concreto, é possível otimizar a composição aplicando-se o conceito de empacotamento de partículas. Diante disso, o presente estudo tem por objetivo avaliar a eficiência do empacotamento de partículas de misturas de concretos de cimento Portland amplamente utilizados na prática da construção civil, obtidas por métodos de dosagem tradicionais. Para isso, foram produzidos três traços deconcreto utilizando o método de dosagem tradicional IPT/EPUSP, sendo dois para concretos com classe de resistência convencional e um de alta resistência. Conhecendo a proporção e a distribuição granulométrica dos materiais constituintes desses concretos, o coeficiente de distribuição de cada mistura foi determinado considerando o modelo de empacotamento de Alfred. Posteriormente, mantendo-se o mesmo coeficiente de distribuição, as misturas de concretos foram otimizadas aplicando o conceito de empacotamento de partículas, sendo determinadas as propriedades físicas e mecânicas dos concretos. No processo de otimização, verificouse lacunas entre as distribuições granulométricas dos materiais constituintes normalmente considerados na produção dos concretos, caracterizando uma deficiência quanto ao empacotamento. Com relação as propriedades do concreto no estado endurecido, as misturas otimizadas apresentaram, em geral, propriedades físicas e mecânicas superiores aos concretos de referência.","container-title":"Matéria (Rio de Janeiro)","DOI":"10.1590/S1517-707620200001.0874","ISSN":"1517-7076","journalAbbreviation":"Matéria (Rio J.)","language":"pt","note":"publisher: Laboratório de Hidrogênio, Coppe - Universidade Federal do Rio de Janeiro, em cooperação com a Associação Brasileira do Hidrogênio, ABH2","page":"e","source":"SciELO","title":"Considerações sobre a eficiência de misturas de concreto de cimento Portland com base no conceito de empacotamento de partículas","volume":"25","author":[{"family":"Lopes","given":"Herbert Medeiros Torres"},{"family":"Peçanha","given":"Ana Carolina Corsi"},{"family":"Castro","given":"Alessandra Lorenzetti","dropping-particle":"de"}],"issued":{"date-parts":[["2020",4,6]]}}}],"schema":"https://github.com/citation-style-language/schema/raw/master/csl-citation.json"} </w:instrText>
      </w:r>
      <w:r w:rsidR="00977670">
        <w:rPr>
          <w:sz w:val="22"/>
          <w:szCs w:val="22"/>
        </w:rPr>
        <w:fldChar w:fldCharType="separate"/>
      </w:r>
      <w:r w:rsidR="00977670" w:rsidRPr="00977670">
        <w:rPr>
          <w:sz w:val="22"/>
          <w:szCs w:val="24"/>
        </w:rPr>
        <w:t>(LOPES; PEÇANHA; CASTRO, 2020)</w:t>
      </w:r>
      <w:r w:rsidR="00977670">
        <w:rPr>
          <w:sz w:val="22"/>
          <w:szCs w:val="22"/>
        </w:rPr>
        <w:fldChar w:fldCharType="end"/>
      </w:r>
      <w:r w:rsidR="00977670">
        <w:rPr>
          <w:sz w:val="22"/>
          <w:szCs w:val="22"/>
        </w:rPr>
        <w:t>.</w:t>
      </w:r>
    </w:p>
    <w:p w14:paraId="7ADE5DE3" w14:textId="77777777" w:rsidR="00B04D02" w:rsidRDefault="00D52DE3" w:rsidP="00927049">
      <w:pPr>
        <w:pStyle w:val="Corpodetexto"/>
        <w:ind w:firstLine="709"/>
        <w:jc w:val="both"/>
        <w:rPr>
          <w:sz w:val="22"/>
          <w:szCs w:val="22"/>
        </w:rPr>
      </w:pPr>
      <w:r>
        <w:rPr>
          <w:sz w:val="22"/>
          <w:szCs w:val="22"/>
        </w:rPr>
        <w:lastRenderedPageBreak/>
        <w:t>No Brasil</w:t>
      </w:r>
      <w:r w:rsidRPr="00CB7EFA">
        <w:rPr>
          <w:sz w:val="22"/>
          <w:szCs w:val="22"/>
        </w:rPr>
        <w:t xml:space="preserve"> </w:t>
      </w:r>
      <w:r w:rsidR="00927049">
        <w:rPr>
          <w:sz w:val="22"/>
          <w:szCs w:val="22"/>
        </w:rPr>
        <w:t xml:space="preserve">o concreto é </w:t>
      </w:r>
      <w:r w:rsidR="00B04D02">
        <w:rPr>
          <w:sz w:val="22"/>
          <w:szCs w:val="22"/>
        </w:rPr>
        <w:t>produzido</w:t>
      </w:r>
      <w:r w:rsidR="00927049">
        <w:rPr>
          <w:sz w:val="22"/>
          <w:szCs w:val="22"/>
        </w:rPr>
        <w:t xml:space="preserve"> de duas formas diferentes, a primeira é o</w:t>
      </w:r>
      <w:r w:rsidRPr="00CB7EFA">
        <w:rPr>
          <w:sz w:val="22"/>
          <w:szCs w:val="22"/>
        </w:rPr>
        <w:t xml:space="preserve"> concreto usinado feito em centrais dosadoras</w:t>
      </w:r>
      <w:r>
        <w:rPr>
          <w:sz w:val="22"/>
          <w:szCs w:val="22"/>
        </w:rPr>
        <w:t>,</w:t>
      </w:r>
      <w:r w:rsidRPr="00CB7EFA">
        <w:rPr>
          <w:sz w:val="22"/>
          <w:szCs w:val="22"/>
        </w:rPr>
        <w:t xml:space="preserve"> </w:t>
      </w:r>
      <w:r w:rsidR="00927049">
        <w:rPr>
          <w:sz w:val="22"/>
          <w:szCs w:val="22"/>
        </w:rPr>
        <w:t xml:space="preserve">que possui abrangência de aplicação nas </w:t>
      </w:r>
      <w:r w:rsidRPr="00CB7EFA">
        <w:rPr>
          <w:sz w:val="22"/>
          <w:szCs w:val="22"/>
        </w:rPr>
        <w:t>construções de médio e grande porte</w:t>
      </w:r>
      <w:r w:rsidR="00927049">
        <w:rPr>
          <w:sz w:val="22"/>
          <w:szCs w:val="22"/>
        </w:rPr>
        <w:t xml:space="preserve"> devido a versatilidade que ele proporciona em preencher várias formas de estruturas</w:t>
      </w:r>
      <w:r w:rsidR="00B04D02">
        <w:rPr>
          <w:sz w:val="22"/>
          <w:szCs w:val="22"/>
        </w:rPr>
        <w:t xml:space="preserve"> de uma única vez </w:t>
      </w:r>
      <w:r w:rsidR="00B04D02">
        <w:rPr>
          <w:sz w:val="22"/>
          <w:szCs w:val="22"/>
        </w:rPr>
        <w:fldChar w:fldCharType="begin"/>
      </w:r>
      <w:r w:rsidR="00B04D02">
        <w:rPr>
          <w:sz w:val="22"/>
          <w:szCs w:val="22"/>
        </w:rPr>
        <w:instrText xml:space="preserve"> ADDIN ZOTERO_ITEM CSL_CITATION {"citationID":"yAxAiaFW","properties":{"formattedCitation":"(LOPES; TOMMASELLI, [s.d.])","plainCitation":"(LOPES; TOMMASELLI, [s.d.])","dontUpdate":true,"noteIndex":0},"citationItems":[{"id":250,"uris":["http://zotero.org/users/11393691/items/YWI533JT"],"itemData":{"id":250,"type":"article-journal","abstract":"Concrete is currently the most important product of civil construction, mostly produced in metering plants, but some places opt for production on the construction site due to the conditions. The concrete production model can be chosen considering the volume that would be used, destination, production space, quality control needed among other reasons. This work aimed to compare the machined concrete with the produced in the laboratory, simulating the construction site. The concretes were characterized in the fresh state for consistency, compressive strength after 7, 14, 28 days in curing and absorption at 28 days. The results are satisfactory, as they demonstrate the discrepancy in compressive strength between concretes, presenting greater strength in the concrete dosed in central.","language":"pt","source":"Zotero","title":"ESTUDO COMPARATIVO ENTRE CONCRETO USINADO E CONCRETO PRODUZIDO NO CANTEIRO DE OBRAS","author":[{"family":"Lopes","given":"Matheus Marra"},{"family":"Tommaselli","given":"Maria A Garcia"}]},"label":"page"}],"schema":"https://github.com/citation-style-language/schema/raw/master/csl-citation.json"} </w:instrText>
      </w:r>
      <w:r w:rsidR="00B04D02">
        <w:rPr>
          <w:sz w:val="22"/>
          <w:szCs w:val="22"/>
        </w:rPr>
        <w:fldChar w:fldCharType="separate"/>
      </w:r>
      <w:r w:rsidR="00B04D02">
        <w:rPr>
          <w:sz w:val="22"/>
          <w:szCs w:val="22"/>
        </w:rPr>
        <w:t>(LOPES; TOMMASELLI, 2019</w:t>
      </w:r>
      <w:r w:rsidR="00B04D02" w:rsidRPr="0020243D">
        <w:rPr>
          <w:sz w:val="22"/>
          <w:szCs w:val="22"/>
        </w:rPr>
        <w:t>)</w:t>
      </w:r>
      <w:r w:rsidR="00B04D02">
        <w:rPr>
          <w:sz w:val="22"/>
          <w:szCs w:val="22"/>
        </w:rPr>
        <w:fldChar w:fldCharType="end"/>
      </w:r>
      <w:r w:rsidR="00B04D02">
        <w:rPr>
          <w:sz w:val="22"/>
          <w:szCs w:val="22"/>
        </w:rPr>
        <w:t>.</w:t>
      </w:r>
    </w:p>
    <w:p w14:paraId="3FC4D5D6" w14:textId="77777777" w:rsidR="00B04D02" w:rsidRPr="00515D20" w:rsidRDefault="00B04D02" w:rsidP="00B04D02">
      <w:pPr>
        <w:pStyle w:val="Corpodetexto"/>
        <w:ind w:firstLine="709"/>
        <w:jc w:val="both"/>
        <w:rPr>
          <w:sz w:val="22"/>
          <w:szCs w:val="24"/>
        </w:rPr>
      </w:pPr>
      <w:r>
        <w:rPr>
          <w:sz w:val="22"/>
          <w:szCs w:val="22"/>
        </w:rPr>
        <w:t xml:space="preserve">A outra forma é a produção </w:t>
      </w:r>
      <w:r w:rsidR="00D52DE3">
        <w:rPr>
          <w:sz w:val="22"/>
          <w:szCs w:val="22"/>
        </w:rPr>
        <w:t>no próprio canteiro de</w:t>
      </w:r>
      <w:r w:rsidR="00D52DE3" w:rsidRPr="00CB7EFA">
        <w:rPr>
          <w:sz w:val="22"/>
          <w:szCs w:val="22"/>
        </w:rPr>
        <w:t xml:space="preserve"> obra, </w:t>
      </w:r>
      <w:r>
        <w:rPr>
          <w:sz w:val="22"/>
          <w:szCs w:val="22"/>
        </w:rPr>
        <w:t xml:space="preserve">tido como </w:t>
      </w:r>
      <w:r w:rsidR="00645EA8">
        <w:rPr>
          <w:sz w:val="22"/>
          <w:szCs w:val="22"/>
        </w:rPr>
        <w:t>processo</w:t>
      </w:r>
      <w:r>
        <w:rPr>
          <w:sz w:val="22"/>
          <w:szCs w:val="22"/>
        </w:rPr>
        <w:t xml:space="preserve"> </w:t>
      </w:r>
      <w:r w:rsidR="00D52DE3">
        <w:rPr>
          <w:sz w:val="22"/>
          <w:szCs w:val="22"/>
        </w:rPr>
        <w:t>manual (</w:t>
      </w:r>
      <w:r w:rsidR="00D52DE3" w:rsidRPr="00CB7EFA">
        <w:rPr>
          <w:sz w:val="22"/>
          <w:szCs w:val="22"/>
        </w:rPr>
        <w:t>braçal</w:t>
      </w:r>
      <w:r w:rsidR="00D52DE3">
        <w:rPr>
          <w:sz w:val="22"/>
          <w:szCs w:val="22"/>
        </w:rPr>
        <w:t>)</w:t>
      </w:r>
      <w:r w:rsidR="00D52DE3" w:rsidRPr="00CB7EFA">
        <w:rPr>
          <w:sz w:val="22"/>
          <w:szCs w:val="22"/>
        </w:rPr>
        <w:t xml:space="preserve"> ou</w:t>
      </w:r>
      <w:r w:rsidR="00D52DE3">
        <w:rPr>
          <w:sz w:val="22"/>
          <w:szCs w:val="22"/>
        </w:rPr>
        <w:t xml:space="preserve"> com o auxí</w:t>
      </w:r>
      <w:r w:rsidR="00D52DE3" w:rsidRPr="00CB7EFA">
        <w:rPr>
          <w:sz w:val="22"/>
          <w:szCs w:val="22"/>
        </w:rPr>
        <w:t xml:space="preserve">lio </w:t>
      </w:r>
      <w:r w:rsidR="00D52DE3">
        <w:rPr>
          <w:sz w:val="22"/>
          <w:szCs w:val="22"/>
        </w:rPr>
        <w:t>de equipamentos elétricos tais como o misturador tipo betoneira</w:t>
      </w:r>
      <w:r w:rsidR="00927049">
        <w:rPr>
          <w:sz w:val="22"/>
          <w:szCs w:val="22"/>
        </w:rPr>
        <w:t>, abrange apenas pequenas obras que permitem a concretagem gradativa</w:t>
      </w:r>
      <w:r w:rsidR="00CB7EFA">
        <w:rPr>
          <w:sz w:val="22"/>
          <w:szCs w:val="22"/>
        </w:rPr>
        <w:t>.</w:t>
      </w:r>
      <w:r>
        <w:rPr>
          <w:sz w:val="22"/>
          <w:szCs w:val="22"/>
        </w:rPr>
        <w:t xml:space="preserve"> </w:t>
      </w:r>
      <w:r w:rsidRPr="00515D20">
        <w:rPr>
          <w:sz w:val="22"/>
          <w:szCs w:val="24"/>
        </w:rPr>
        <w:t>Esse tipo de concreto costuma ser utilizado para pequenas obras como prédios residenciais, comerciais e pequenas indústrias (NBR 12655, 2015).</w:t>
      </w:r>
    </w:p>
    <w:p w14:paraId="7D4C3CB1" w14:textId="77777777" w:rsidR="00291A8F" w:rsidRDefault="00927049" w:rsidP="003650EC">
      <w:pPr>
        <w:pStyle w:val="Corpodetexto"/>
        <w:ind w:firstLine="709"/>
        <w:jc w:val="both"/>
        <w:rPr>
          <w:sz w:val="22"/>
          <w:szCs w:val="22"/>
        </w:rPr>
      </w:pPr>
      <w:r>
        <w:rPr>
          <w:sz w:val="22"/>
          <w:szCs w:val="22"/>
        </w:rPr>
        <w:t>Na aplicação e fabricação de ambos concretos exigem normativos para balizar os cuidados necessário para evitar a perda da resistência do concreto, um dos balizadores é o intervalo de tempo da fabricação até a aplicação na estrutura, segundo a Norma Brasileira (</w:t>
      </w:r>
      <w:r w:rsidRPr="00CB7EFA">
        <w:rPr>
          <w:sz w:val="22"/>
          <w:szCs w:val="22"/>
        </w:rPr>
        <w:t>NBR</w:t>
      </w:r>
      <w:r>
        <w:rPr>
          <w:sz w:val="22"/>
          <w:szCs w:val="22"/>
        </w:rPr>
        <w:t>) nº</w:t>
      </w:r>
      <w:r w:rsidRPr="00CB7EFA">
        <w:rPr>
          <w:sz w:val="22"/>
          <w:szCs w:val="22"/>
        </w:rPr>
        <w:t xml:space="preserve"> 7212 (ABNT, 2012)</w:t>
      </w:r>
      <w:r>
        <w:rPr>
          <w:sz w:val="22"/>
          <w:szCs w:val="22"/>
        </w:rPr>
        <w:t xml:space="preserve"> deve-se observar o tempo máximo para aplicação de 150 minutos, considerando que o tempo inicial é contado a partir</w:t>
      </w:r>
      <w:r w:rsidR="00291A8F">
        <w:rPr>
          <w:sz w:val="22"/>
          <w:szCs w:val="22"/>
        </w:rPr>
        <w:t xml:space="preserve"> da dosagem e mistura dos componentes do concreto </w:t>
      </w:r>
    </w:p>
    <w:p w14:paraId="70C15D37" w14:textId="77777777" w:rsidR="00CB7EFA" w:rsidRDefault="00291A8F" w:rsidP="003650EC">
      <w:pPr>
        <w:pStyle w:val="Corpodetexto"/>
        <w:ind w:firstLine="709"/>
        <w:jc w:val="both"/>
        <w:rPr>
          <w:sz w:val="22"/>
          <w:szCs w:val="22"/>
        </w:rPr>
      </w:pPr>
      <w:r>
        <w:rPr>
          <w:sz w:val="22"/>
          <w:szCs w:val="22"/>
        </w:rPr>
        <w:t xml:space="preserve">A não observância desse tempo compromete a qualidade do concreto, visto que quando passado esse tempo a mistura de concreto </w:t>
      </w:r>
      <w:r w:rsidR="00CB7EFA" w:rsidRPr="00CB7EFA">
        <w:rPr>
          <w:sz w:val="22"/>
          <w:szCs w:val="22"/>
        </w:rPr>
        <w:t>começa a perder hidratação</w:t>
      </w:r>
      <w:r>
        <w:rPr>
          <w:sz w:val="22"/>
          <w:szCs w:val="22"/>
        </w:rPr>
        <w:t>, inicia-se o enrijecimento da mistura, perdendo fluidez e dificultando sua aplicação em formas com ferragens muito próximas além de reduzir consideravelmente sua resistência.</w:t>
      </w:r>
    </w:p>
    <w:p w14:paraId="4521FE31" w14:textId="77777777" w:rsidR="000C660F" w:rsidRDefault="000C660F" w:rsidP="003650EC">
      <w:pPr>
        <w:pStyle w:val="Corpodetexto"/>
        <w:ind w:firstLine="709"/>
        <w:jc w:val="both"/>
        <w:rPr>
          <w:sz w:val="22"/>
          <w:szCs w:val="22"/>
        </w:rPr>
      </w:pPr>
      <w:r>
        <w:rPr>
          <w:sz w:val="22"/>
          <w:szCs w:val="22"/>
        </w:rPr>
        <w:t>Quando falamos de resistência estamos falando de uma característica fundamental e direta, pois em outras palavras significa dizer que o atraso no tempo da aplicação ensejará que o concreto tenha reduzido sua capacidade de aguentar peso, resistir aos esforços aplicados sobre ele.</w:t>
      </w:r>
    </w:p>
    <w:p w14:paraId="44217757" w14:textId="77777777" w:rsidR="000C660F" w:rsidRDefault="000C660F" w:rsidP="00CB7EFA">
      <w:pPr>
        <w:pStyle w:val="Corpodetexto"/>
        <w:ind w:firstLine="709"/>
        <w:jc w:val="both"/>
        <w:rPr>
          <w:sz w:val="22"/>
          <w:szCs w:val="22"/>
        </w:rPr>
      </w:pPr>
      <w:r>
        <w:rPr>
          <w:sz w:val="22"/>
          <w:szCs w:val="22"/>
        </w:rPr>
        <w:t>Em grandes obras quando o concreto ultrapassa o tempo máximo ele deixa de ser aplicado na estrutura e se não utilizado para calçamentos e outras funções que não requeiram tanta resistência acaba sendo jogado fora. Uma das principais causas que leva a perda do concreto usinado é devido aos</w:t>
      </w:r>
      <w:r w:rsidR="00CB7EFA" w:rsidRPr="00CB7EFA">
        <w:rPr>
          <w:sz w:val="22"/>
          <w:szCs w:val="22"/>
        </w:rPr>
        <w:t xml:space="preserve"> atrasos oriundos de complicações de logística</w:t>
      </w:r>
      <w:r>
        <w:rPr>
          <w:sz w:val="22"/>
          <w:szCs w:val="22"/>
        </w:rPr>
        <w:t xml:space="preserve"> que envolvem todo o processo de fabricação, transporte até o local da obra e transporte do caminhão até o local a ser aplicado.</w:t>
      </w:r>
    </w:p>
    <w:p w14:paraId="52EC20C4" w14:textId="77777777" w:rsidR="00CB7EFA" w:rsidRPr="00CB7EFA" w:rsidRDefault="000C660F" w:rsidP="00CB7EFA">
      <w:pPr>
        <w:pStyle w:val="Corpodetexto"/>
        <w:ind w:firstLine="709"/>
        <w:jc w:val="both"/>
        <w:rPr>
          <w:sz w:val="22"/>
          <w:szCs w:val="22"/>
        </w:rPr>
      </w:pPr>
      <w:r>
        <w:rPr>
          <w:sz w:val="22"/>
          <w:szCs w:val="22"/>
        </w:rPr>
        <w:t xml:space="preserve"> A esse grupo de processos tem-se problemas como: </w:t>
      </w:r>
      <w:r w:rsidR="00CB7EFA" w:rsidRPr="00CB7EFA">
        <w:rPr>
          <w:sz w:val="22"/>
          <w:szCs w:val="22"/>
        </w:rPr>
        <w:t>trânsito</w:t>
      </w:r>
      <w:r>
        <w:rPr>
          <w:sz w:val="22"/>
          <w:szCs w:val="22"/>
        </w:rPr>
        <w:t xml:space="preserve"> lento ou congestionamento das rodovias</w:t>
      </w:r>
      <w:r w:rsidR="00CB7EFA" w:rsidRPr="00CB7EFA">
        <w:rPr>
          <w:sz w:val="22"/>
          <w:szCs w:val="22"/>
        </w:rPr>
        <w:t xml:space="preserve">, problemas </w:t>
      </w:r>
      <w:r>
        <w:rPr>
          <w:sz w:val="22"/>
          <w:szCs w:val="22"/>
        </w:rPr>
        <w:t xml:space="preserve">mecânicos dos </w:t>
      </w:r>
      <w:r w:rsidR="00CB7EFA" w:rsidRPr="00CB7EFA">
        <w:rPr>
          <w:sz w:val="22"/>
          <w:szCs w:val="22"/>
        </w:rPr>
        <w:t>caminhões</w:t>
      </w:r>
      <w:r>
        <w:rPr>
          <w:sz w:val="22"/>
          <w:szCs w:val="22"/>
        </w:rPr>
        <w:t xml:space="preserve"> transportadores e</w:t>
      </w:r>
      <w:r w:rsidR="00CB7EFA" w:rsidRPr="00CB7EFA">
        <w:rPr>
          <w:sz w:val="22"/>
          <w:szCs w:val="22"/>
        </w:rPr>
        <w:t xml:space="preserve"> também</w:t>
      </w:r>
      <w:r>
        <w:rPr>
          <w:sz w:val="22"/>
          <w:szCs w:val="22"/>
        </w:rPr>
        <w:t xml:space="preserve"> a</w:t>
      </w:r>
      <w:r w:rsidR="00CB7EFA" w:rsidRPr="00CB7EFA">
        <w:rPr>
          <w:sz w:val="22"/>
          <w:szCs w:val="22"/>
        </w:rPr>
        <w:t xml:space="preserve"> adição indevida de água no concreto</w:t>
      </w:r>
      <w:r>
        <w:rPr>
          <w:sz w:val="22"/>
          <w:szCs w:val="22"/>
        </w:rPr>
        <w:t>. A respeito da adição indevida,</w:t>
      </w:r>
      <w:r w:rsidR="001E771E">
        <w:rPr>
          <w:sz w:val="22"/>
          <w:szCs w:val="22"/>
        </w:rPr>
        <w:t xml:space="preserve"> de</w:t>
      </w:r>
      <w:r>
        <w:rPr>
          <w:sz w:val="22"/>
          <w:szCs w:val="22"/>
        </w:rPr>
        <w:t xml:space="preserve"> </w:t>
      </w:r>
      <w:r w:rsidR="007F1BCE">
        <w:rPr>
          <w:sz w:val="22"/>
          <w:szCs w:val="22"/>
        </w:rPr>
        <w:t xml:space="preserve">água para aumentar a fluidez do concreto porém esse ato que promete resolver um problema acaba por gerar outro como a redução da resistência final do concreto, </w:t>
      </w:r>
      <w:r w:rsidR="0020243D">
        <w:rPr>
          <w:sz w:val="22"/>
          <w:szCs w:val="22"/>
        </w:rPr>
        <w:fldChar w:fldCharType="begin"/>
      </w:r>
      <w:r w:rsidR="0020243D">
        <w:rPr>
          <w:sz w:val="22"/>
          <w:szCs w:val="22"/>
        </w:rPr>
        <w:instrText xml:space="preserve"> ADDIN ZOTERO_ITEM CSL_CITATION {"citationID":"jxgfN642","properties":{"formattedCitation":"(POLESELLO et al., 2013)","plainCitation":"(POLESELLO et al., 2013)","noteIndex":0},"citationItems":[{"id":251,"uris":["http://zotero.org/users/11393691/items/ZC7Y3M6D"],"itemData":{"id":251,"type":"article-journal","abstract":"A norma NBR 7212, para execução de concreto dosado em central, estipula o tempo máximo para que o concreto seja descarregado (aplicado) completamente em 150 min; porém, na prática, ocorrem situações onde caminhões ficam carregados por tempos bem acima desse limite. O objetivo principal deste artigo consiste na avaliação do comportamento do concreto em relação à sua resistência à compressão, quando utilizado posterior ao tempo máximo de mistura e transporte especificado pela norma. Para tal, adotou-se como procedimento o restabelecimento do abatimento à condição inicial com aditivo superplastificante por um período de 6 horas. Os resultados mostram que não houve perda de resistência à compressão para esse tempo de mistura prolongada, nas condições dessa pesquisa.","container-title":"Revista IBRACON de Estruturas e Materiais","DOI":"10.1590/S1983-41952013000200009","ISSN":"1983-4195","journalAbbreviation":"Rev. IBRACON Estrut. Mater.","language":"pt","note":"publisher: IBRACON - Instituto Brasileiro do Concreto","page":"339-359","source":"SciELO","title":"O limite de tempo especificado pela NBR 7212, para mistura e transporte do concreto, pode ser ultrapassado?","volume":"6","author":[{"family":"Polesello","given":"E."},{"family":"Rohden","given":"A. B."},{"family":"Dal Molin","given":"D. C. C."},{"family":"Masuero","given":"A. B."}],"issued":{"date-parts":[["2013",4]]}}}],"schema":"https://github.com/citation-style-language/schema/raw/master/csl-citation.json"} </w:instrText>
      </w:r>
      <w:r w:rsidR="0020243D">
        <w:rPr>
          <w:sz w:val="22"/>
          <w:szCs w:val="22"/>
        </w:rPr>
        <w:fldChar w:fldCharType="separate"/>
      </w:r>
      <w:r w:rsidR="0020243D" w:rsidRPr="0020243D">
        <w:rPr>
          <w:sz w:val="22"/>
        </w:rPr>
        <w:t>(POLESELLO et al., 2013)</w:t>
      </w:r>
      <w:r w:rsidR="0020243D">
        <w:rPr>
          <w:sz w:val="22"/>
          <w:szCs w:val="22"/>
        </w:rPr>
        <w:fldChar w:fldCharType="end"/>
      </w:r>
      <w:r w:rsidR="00CB7EFA" w:rsidRPr="00CB7EFA">
        <w:rPr>
          <w:sz w:val="22"/>
          <w:szCs w:val="22"/>
        </w:rPr>
        <w:t>.</w:t>
      </w:r>
    </w:p>
    <w:p w14:paraId="47B1E914" w14:textId="77777777" w:rsidR="00CC053E" w:rsidRDefault="00570A2C" w:rsidP="00CB7EFA">
      <w:pPr>
        <w:pStyle w:val="Corpodetexto"/>
        <w:ind w:firstLine="709"/>
        <w:jc w:val="both"/>
        <w:rPr>
          <w:sz w:val="22"/>
          <w:szCs w:val="22"/>
        </w:rPr>
      </w:pPr>
      <w:r>
        <w:rPr>
          <w:sz w:val="22"/>
          <w:szCs w:val="22"/>
        </w:rPr>
        <w:t xml:space="preserve">Para que o concreto usinado tenha seu melhor aproveitamento, assegurando a qualidade e buscando a redução de custos, é necessário verificar </w:t>
      </w:r>
      <w:r w:rsidR="00CB7EFA" w:rsidRPr="00CB7EFA">
        <w:rPr>
          <w:sz w:val="22"/>
          <w:szCs w:val="22"/>
        </w:rPr>
        <w:t xml:space="preserve">os tipos de materiais empregados, técnicas, mão de obra, </w:t>
      </w:r>
      <w:r w:rsidR="008A289D">
        <w:rPr>
          <w:sz w:val="22"/>
          <w:szCs w:val="22"/>
        </w:rPr>
        <w:t xml:space="preserve">realizar um </w:t>
      </w:r>
      <w:r w:rsidR="00CB7EFA" w:rsidRPr="00CB7EFA">
        <w:rPr>
          <w:sz w:val="22"/>
          <w:szCs w:val="22"/>
        </w:rPr>
        <w:t xml:space="preserve">bom planejamento </w:t>
      </w:r>
      <w:r w:rsidR="008A289D">
        <w:rPr>
          <w:sz w:val="22"/>
          <w:szCs w:val="22"/>
        </w:rPr>
        <w:t xml:space="preserve">e desenvolvimento de cada etapa e </w:t>
      </w:r>
      <w:r w:rsidR="00CB7EFA" w:rsidRPr="00CB7EFA">
        <w:rPr>
          <w:sz w:val="22"/>
          <w:szCs w:val="22"/>
        </w:rPr>
        <w:t>juntamente com metas</w:t>
      </w:r>
      <w:r w:rsidR="008A289D">
        <w:rPr>
          <w:sz w:val="22"/>
          <w:szCs w:val="22"/>
        </w:rPr>
        <w:t xml:space="preserve"> realizar as</w:t>
      </w:r>
      <w:r w:rsidR="00CB7EFA" w:rsidRPr="00CB7EFA">
        <w:rPr>
          <w:sz w:val="22"/>
          <w:szCs w:val="22"/>
        </w:rPr>
        <w:t xml:space="preserve"> inspeções da qual</w:t>
      </w:r>
      <w:r w:rsidR="007E353A">
        <w:rPr>
          <w:sz w:val="22"/>
          <w:szCs w:val="22"/>
        </w:rPr>
        <w:t>idade</w:t>
      </w:r>
      <w:r w:rsidR="008A289D">
        <w:rPr>
          <w:sz w:val="22"/>
          <w:szCs w:val="22"/>
        </w:rPr>
        <w:t xml:space="preserve"> e confirmação de resistências</w:t>
      </w:r>
      <w:r w:rsidR="007E353A">
        <w:rPr>
          <w:sz w:val="22"/>
          <w:szCs w:val="22"/>
        </w:rPr>
        <w:t xml:space="preserve"> </w:t>
      </w:r>
      <w:r w:rsidR="00E61E9E">
        <w:rPr>
          <w:sz w:val="22"/>
          <w:szCs w:val="22"/>
        </w:rPr>
        <w:fldChar w:fldCharType="begin"/>
      </w:r>
      <w:r w:rsidR="00E61E9E">
        <w:rPr>
          <w:sz w:val="22"/>
          <w:szCs w:val="22"/>
        </w:rPr>
        <w:instrText xml:space="preserve"> ADDIN ZOTERO_ITEM CSL_CITATION {"citationID":"1nliolcT","properties":{"formattedCitation":"(ZALAF; FILHO; BRAZ, 2014)","plainCitation":"(ZALAF; FILHO; BRAZ, 2014)","noteIndex":0},"citationItems":[{"id":254,"uris":["http://zotero.org/users/11393691/items/TU4Y9VWW"],"itemData":{"id":254,"type":"article-journal","language":"pt","source":"Zotero","title":"ESTUDO DO CONTROLE TECNOLÓGICO E RECEBIMENTO DO CONCRETO EM OBRA","author":[{"family":"Zalaf","given":"Rafael Schmaltz"},{"family":"Filho","given":"Saulo Ribeiro Magalhães"},{"family":"Braz","given":"Thiago Carvalho"}],"issued":{"date-parts":[["2014"]]}}}],"schema":"https://github.com/citation-style-language/schema/raw/master/csl-citation.json"} </w:instrText>
      </w:r>
      <w:r w:rsidR="00E61E9E">
        <w:rPr>
          <w:sz w:val="22"/>
          <w:szCs w:val="22"/>
        </w:rPr>
        <w:fldChar w:fldCharType="separate"/>
      </w:r>
      <w:r w:rsidR="00E61E9E" w:rsidRPr="00E61E9E">
        <w:rPr>
          <w:sz w:val="22"/>
        </w:rPr>
        <w:t>(ZALAF; FILHO; BRAZ, 2014)</w:t>
      </w:r>
      <w:r w:rsidR="00E61E9E">
        <w:rPr>
          <w:sz w:val="22"/>
          <w:szCs w:val="22"/>
        </w:rPr>
        <w:fldChar w:fldCharType="end"/>
      </w:r>
      <w:r w:rsidR="00E61E9E">
        <w:rPr>
          <w:sz w:val="22"/>
          <w:szCs w:val="22"/>
        </w:rPr>
        <w:t>.</w:t>
      </w:r>
    </w:p>
    <w:p w14:paraId="0F4770FF" w14:textId="77777777" w:rsidR="00CB7EFA" w:rsidRPr="00437A35" w:rsidRDefault="00CB7EFA" w:rsidP="00CB7EFA">
      <w:pPr>
        <w:pStyle w:val="Corpodetexto"/>
        <w:ind w:firstLine="709"/>
        <w:jc w:val="both"/>
        <w:rPr>
          <w:sz w:val="22"/>
          <w:szCs w:val="22"/>
        </w:rPr>
      </w:pPr>
    </w:p>
    <w:p w14:paraId="42C69A1D" w14:textId="77777777" w:rsidR="00E74C1E" w:rsidRPr="00437A35" w:rsidRDefault="00E74C1E" w:rsidP="00380272">
      <w:pPr>
        <w:ind w:right="-1"/>
        <w:rPr>
          <w:b/>
          <w:sz w:val="22"/>
          <w:szCs w:val="22"/>
        </w:rPr>
      </w:pPr>
      <w:r w:rsidRPr="00437A35">
        <w:rPr>
          <w:b/>
          <w:sz w:val="22"/>
          <w:szCs w:val="22"/>
        </w:rPr>
        <w:t>MATERIA</w:t>
      </w:r>
      <w:r w:rsidR="001A5BA0">
        <w:rPr>
          <w:b/>
          <w:sz w:val="22"/>
          <w:szCs w:val="22"/>
        </w:rPr>
        <w:t>L</w:t>
      </w:r>
      <w:r w:rsidRPr="00437A35">
        <w:rPr>
          <w:b/>
          <w:sz w:val="22"/>
          <w:szCs w:val="22"/>
        </w:rPr>
        <w:t xml:space="preserve"> E MÉTODOS </w:t>
      </w:r>
    </w:p>
    <w:p w14:paraId="58131C35" w14:textId="77777777" w:rsidR="00E55B34" w:rsidRDefault="00E74C1E" w:rsidP="003E751F">
      <w:pPr>
        <w:tabs>
          <w:tab w:val="left" w:pos="0"/>
        </w:tabs>
        <w:autoSpaceDE w:val="0"/>
        <w:autoSpaceDN w:val="0"/>
        <w:adjustRightInd w:val="0"/>
        <w:jc w:val="both"/>
        <w:rPr>
          <w:sz w:val="22"/>
          <w:szCs w:val="24"/>
        </w:rPr>
      </w:pPr>
      <w:r w:rsidRPr="00437A35">
        <w:rPr>
          <w:sz w:val="22"/>
          <w:szCs w:val="24"/>
        </w:rPr>
        <w:tab/>
      </w:r>
      <w:r w:rsidR="0014701F">
        <w:rPr>
          <w:sz w:val="22"/>
          <w:szCs w:val="24"/>
        </w:rPr>
        <w:t>Objetivando comparar ambos concretos, o usinado e o manual</w:t>
      </w:r>
      <w:r w:rsidR="0050243A">
        <w:rPr>
          <w:sz w:val="22"/>
          <w:szCs w:val="24"/>
        </w:rPr>
        <w:t xml:space="preserve">, </w:t>
      </w:r>
      <w:r w:rsidR="00DC42A4">
        <w:rPr>
          <w:sz w:val="22"/>
          <w:szCs w:val="24"/>
        </w:rPr>
        <w:t xml:space="preserve">utilizou-se </w:t>
      </w:r>
      <w:r w:rsidR="0050243A">
        <w:rPr>
          <w:sz w:val="22"/>
          <w:szCs w:val="24"/>
        </w:rPr>
        <w:t xml:space="preserve">a metodologia </w:t>
      </w:r>
      <w:r w:rsidR="0050243A" w:rsidRPr="0050243A">
        <w:rPr>
          <w:sz w:val="22"/>
          <w:szCs w:val="24"/>
        </w:rPr>
        <w:t>expe</w:t>
      </w:r>
      <w:r w:rsidR="0050243A">
        <w:rPr>
          <w:sz w:val="22"/>
          <w:szCs w:val="24"/>
        </w:rPr>
        <w:t xml:space="preserve">rimental, </w:t>
      </w:r>
      <w:r w:rsidR="007511FC">
        <w:rPr>
          <w:sz w:val="22"/>
          <w:szCs w:val="24"/>
        </w:rPr>
        <w:t>ou seja,</w:t>
      </w:r>
      <w:r w:rsidR="00C9385A">
        <w:rPr>
          <w:sz w:val="22"/>
          <w:szCs w:val="24"/>
        </w:rPr>
        <w:t xml:space="preserve"> que avalia amostras </w:t>
      </w:r>
      <w:r w:rsidR="0050243A">
        <w:rPr>
          <w:sz w:val="22"/>
          <w:szCs w:val="24"/>
        </w:rPr>
        <w:t>em laboratório</w:t>
      </w:r>
      <w:r w:rsidR="00C9385A">
        <w:rPr>
          <w:sz w:val="22"/>
          <w:szCs w:val="24"/>
        </w:rPr>
        <w:t xml:space="preserve"> para determinar suas características e diferenças, bem como as</w:t>
      </w:r>
      <w:r w:rsidR="0050243A">
        <w:rPr>
          <w:sz w:val="22"/>
          <w:szCs w:val="24"/>
        </w:rPr>
        <w:t xml:space="preserve"> </w:t>
      </w:r>
      <w:r w:rsidR="00C9385A">
        <w:rPr>
          <w:sz w:val="22"/>
          <w:szCs w:val="24"/>
        </w:rPr>
        <w:t>propriedades de ambos concretos. Dessa forma, f</w:t>
      </w:r>
      <w:r w:rsidR="0050243A" w:rsidRPr="0050243A">
        <w:rPr>
          <w:sz w:val="22"/>
          <w:szCs w:val="24"/>
        </w:rPr>
        <w:t>oram coletadas amostr</w:t>
      </w:r>
      <w:r w:rsidR="0050243A">
        <w:rPr>
          <w:sz w:val="22"/>
          <w:szCs w:val="24"/>
        </w:rPr>
        <w:t xml:space="preserve">as </w:t>
      </w:r>
      <w:r w:rsidR="003E751F">
        <w:rPr>
          <w:sz w:val="22"/>
          <w:szCs w:val="24"/>
        </w:rPr>
        <w:t>em uma obra de</w:t>
      </w:r>
      <w:r w:rsidR="0050243A">
        <w:rPr>
          <w:sz w:val="22"/>
          <w:szCs w:val="24"/>
        </w:rPr>
        <w:t xml:space="preserve"> concreto</w:t>
      </w:r>
      <w:r w:rsidR="003E751F">
        <w:rPr>
          <w:sz w:val="22"/>
          <w:szCs w:val="24"/>
        </w:rPr>
        <w:t>,</w:t>
      </w:r>
      <w:r w:rsidR="0050243A">
        <w:rPr>
          <w:sz w:val="22"/>
          <w:szCs w:val="24"/>
        </w:rPr>
        <w:t xml:space="preserve"> usinado</w:t>
      </w:r>
      <w:r w:rsidR="003E751F">
        <w:rPr>
          <w:sz w:val="22"/>
          <w:szCs w:val="24"/>
        </w:rPr>
        <w:t xml:space="preserve"> e de feito manualmente, e levadas em laboratório para curarem e sequencialmente serem submetidas a esforço de compressão, na mesma quantidade de força.</w:t>
      </w:r>
    </w:p>
    <w:p w14:paraId="702DF6A4" w14:textId="77777777" w:rsidR="00E55B34" w:rsidRPr="00E55B34" w:rsidRDefault="00E55B34" w:rsidP="00E55B34">
      <w:pPr>
        <w:tabs>
          <w:tab w:val="left" w:pos="0"/>
        </w:tabs>
        <w:autoSpaceDE w:val="0"/>
        <w:autoSpaceDN w:val="0"/>
        <w:adjustRightInd w:val="0"/>
        <w:jc w:val="both"/>
        <w:rPr>
          <w:sz w:val="22"/>
          <w:szCs w:val="24"/>
        </w:rPr>
      </w:pPr>
      <w:r>
        <w:rPr>
          <w:sz w:val="22"/>
          <w:szCs w:val="24"/>
        </w:rPr>
        <w:tab/>
      </w:r>
      <w:r w:rsidR="003E751F">
        <w:rPr>
          <w:sz w:val="22"/>
          <w:szCs w:val="24"/>
        </w:rPr>
        <w:t>Cabe esclarecer que o</w:t>
      </w:r>
      <w:r w:rsidRPr="00E55B34">
        <w:rPr>
          <w:sz w:val="22"/>
          <w:szCs w:val="24"/>
        </w:rPr>
        <w:t xml:space="preserve"> concreto misturado em uma usina, também conhecida como usina central dosadora, são dosados em proporções precisas e misturados em uma máquina especial ou em caminhão betoneira. A central de concreto é responsável por entregar o concreto na obra, garantindo mais qualidade e uniformidade do material </w:t>
      </w:r>
      <w:r w:rsidR="00F42E89" w:rsidRPr="00515D20">
        <w:rPr>
          <w:sz w:val="22"/>
          <w:szCs w:val="24"/>
        </w:rPr>
        <w:t>(NBR 12655, 2015).</w:t>
      </w:r>
    </w:p>
    <w:p w14:paraId="2E5BE62B" w14:textId="77777777" w:rsidR="00B5392D" w:rsidRDefault="00E55B34" w:rsidP="00E55B34">
      <w:pPr>
        <w:tabs>
          <w:tab w:val="left" w:pos="0"/>
        </w:tabs>
        <w:autoSpaceDE w:val="0"/>
        <w:autoSpaceDN w:val="0"/>
        <w:adjustRightInd w:val="0"/>
        <w:jc w:val="both"/>
        <w:rPr>
          <w:sz w:val="22"/>
          <w:szCs w:val="24"/>
        </w:rPr>
      </w:pPr>
      <w:r>
        <w:rPr>
          <w:sz w:val="22"/>
          <w:szCs w:val="24"/>
        </w:rPr>
        <w:tab/>
      </w:r>
      <w:r w:rsidRPr="00E55B34">
        <w:rPr>
          <w:sz w:val="22"/>
          <w:szCs w:val="24"/>
        </w:rPr>
        <w:t>Além disso, permite melhor controle na dosagem de materiais e reduz a possibilidade de erros human</w:t>
      </w:r>
      <w:r w:rsidR="00935FC0">
        <w:rPr>
          <w:sz w:val="22"/>
          <w:szCs w:val="24"/>
        </w:rPr>
        <w:t>os durante o processo produtivo.</w:t>
      </w:r>
    </w:p>
    <w:p w14:paraId="1699CB60" w14:textId="77777777" w:rsidR="00B15B52" w:rsidRDefault="00B15B52" w:rsidP="00E55B34">
      <w:pPr>
        <w:tabs>
          <w:tab w:val="left" w:pos="0"/>
        </w:tabs>
        <w:autoSpaceDE w:val="0"/>
        <w:autoSpaceDN w:val="0"/>
        <w:adjustRightInd w:val="0"/>
        <w:jc w:val="both"/>
        <w:rPr>
          <w:sz w:val="22"/>
          <w:szCs w:val="24"/>
        </w:rPr>
      </w:pPr>
      <w:r>
        <w:rPr>
          <w:sz w:val="22"/>
          <w:szCs w:val="24"/>
        </w:rPr>
        <w:tab/>
        <w:t xml:space="preserve">Outro ponto importante a ser esclarecido sobre os métodos empregados é que devido a concretagem ser aplicada em dias diferentes, um para o usinado e outro dia para o manual, as amostras </w:t>
      </w:r>
      <w:r>
        <w:rPr>
          <w:sz w:val="22"/>
          <w:szCs w:val="24"/>
        </w:rPr>
        <w:lastRenderedPageBreak/>
        <w:t>foram coletadas em dias diferentes, contudo seguiu-se os mesmos procedimentos e ambas foram coletadas por meio de recipientes coletores (corpos de provas) de mesmo tamanho.</w:t>
      </w:r>
    </w:p>
    <w:p w14:paraId="251BEDDB" w14:textId="77777777" w:rsidR="00B15B52" w:rsidRDefault="00B15B52" w:rsidP="00E55B34">
      <w:pPr>
        <w:tabs>
          <w:tab w:val="left" w:pos="0"/>
        </w:tabs>
        <w:autoSpaceDE w:val="0"/>
        <w:autoSpaceDN w:val="0"/>
        <w:adjustRightInd w:val="0"/>
        <w:jc w:val="both"/>
        <w:rPr>
          <w:sz w:val="22"/>
          <w:szCs w:val="24"/>
        </w:rPr>
      </w:pPr>
      <w:r>
        <w:rPr>
          <w:sz w:val="22"/>
          <w:szCs w:val="24"/>
        </w:rPr>
        <w:tab/>
      </w:r>
      <w:r w:rsidRPr="00C90435">
        <w:rPr>
          <w:sz w:val="22"/>
          <w:szCs w:val="24"/>
        </w:rPr>
        <w:t>Par</w:t>
      </w:r>
      <w:r>
        <w:rPr>
          <w:sz w:val="22"/>
          <w:szCs w:val="24"/>
        </w:rPr>
        <w:t xml:space="preserve">a este trabalho, houve a colaboração da empresa Real mix concreto que possibilitou a realização de visita em uma das obras residenciais onde houve a coleta de </w:t>
      </w:r>
      <w:r w:rsidR="00B55F6B">
        <w:rPr>
          <w:sz w:val="22"/>
          <w:szCs w:val="24"/>
        </w:rPr>
        <w:t>9</w:t>
      </w:r>
      <w:r>
        <w:rPr>
          <w:sz w:val="22"/>
          <w:szCs w:val="24"/>
        </w:rPr>
        <w:t xml:space="preserve"> corpos de </w:t>
      </w:r>
      <w:r w:rsidRPr="00137A5D">
        <w:rPr>
          <w:sz w:val="22"/>
          <w:szCs w:val="24"/>
        </w:rPr>
        <w:t>prova</w:t>
      </w:r>
      <w:r w:rsidR="00B55F6B">
        <w:rPr>
          <w:sz w:val="22"/>
          <w:szCs w:val="24"/>
        </w:rPr>
        <w:t>,</w:t>
      </w:r>
      <w:r>
        <w:rPr>
          <w:sz w:val="22"/>
          <w:szCs w:val="24"/>
        </w:rPr>
        <w:t xml:space="preserve"> de </w:t>
      </w:r>
      <w:r w:rsidRPr="00A51A63">
        <w:rPr>
          <w:sz w:val="22"/>
          <w:szCs w:val="24"/>
        </w:rPr>
        <w:t xml:space="preserve">moldes cilíndricos </w:t>
      </w:r>
      <w:r>
        <w:rPr>
          <w:sz w:val="22"/>
          <w:szCs w:val="24"/>
        </w:rPr>
        <w:t xml:space="preserve">feito </w:t>
      </w:r>
      <w:r w:rsidRPr="00A51A63">
        <w:rPr>
          <w:sz w:val="22"/>
          <w:szCs w:val="24"/>
        </w:rPr>
        <w:t>de PVC com</w:t>
      </w:r>
      <w:r>
        <w:rPr>
          <w:sz w:val="22"/>
          <w:szCs w:val="24"/>
        </w:rPr>
        <w:t xml:space="preserve"> dimensões de</w:t>
      </w:r>
      <w:r w:rsidRPr="00A51A63">
        <w:rPr>
          <w:sz w:val="22"/>
          <w:szCs w:val="24"/>
        </w:rPr>
        <w:t xml:space="preserve"> 10 cm de diâmetro e 20 cm de altura</w:t>
      </w:r>
      <w:r w:rsidR="00B55F6B">
        <w:rPr>
          <w:sz w:val="22"/>
          <w:szCs w:val="24"/>
        </w:rPr>
        <w:t>, para cada tipo de concreto</w:t>
      </w:r>
      <w:r>
        <w:rPr>
          <w:sz w:val="22"/>
          <w:szCs w:val="24"/>
        </w:rPr>
        <w:t>.</w:t>
      </w:r>
    </w:p>
    <w:p w14:paraId="3B80A514" w14:textId="77777777" w:rsidR="00B15B52" w:rsidRDefault="00B15B52" w:rsidP="00E55B34">
      <w:pPr>
        <w:tabs>
          <w:tab w:val="left" w:pos="0"/>
        </w:tabs>
        <w:autoSpaceDE w:val="0"/>
        <w:autoSpaceDN w:val="0"/>
        <w:adjustRightInd w:val="0"/>
        <w:jc w:val="both"/>
        <w:rPr>
          <w:sz w:val="22"/>
          <w:szCs w:val="24"/>
        </w:rPr>
      </w:pPr>
      <w:r>
        <w:rPr>
          <w:sz w:val="22"/>
          <w:szCs w:val="24"/>
        </w:rPr>
        <w:tab/>
      </w:r>
      <w:r w:rsidR="00B55F6B">
        <w:rPr>
          <w:sz w:val="22"/>
          <w:szCs w:val="24"/>
        </w:rPr>
        <w:t>Esses corpos de provas</w:t>
      </w:r>
      <w:r w:rsidR="00FA149B">
        <w:rPr>
          <w:sz w:val="22"/>
          <w:szCs w:val="24"/>
        </w:rPr>
        <w:t xml:space="preserve"> foram levados em laboratório e </w:t>
      </w:r>
      <w:r w:rsidR="00B55F6B">
        <w:rPr>
          <w:sz w:val="22"/>
          <w:szCs w:val="24"/>
        </w:rPr>
        <w:t>foram submetidos a aplicação de força (</w:t>
      </w:r>
      <w:r w:rsidR="00B55F6B" w:rsidRPr="00137A5D">
        <w:rPr>
          <w:sz w:val="22"/>
          <w:szCs w:val="24"/>
        </w:rPr>
        <w:t>ensaio de resistência à compreensão</w:t>
      </w:r>
      <w:r w:rsidR="00B55F6B">
        <w:rPr>
          <w:sz w:val="22"/>
          <w:szCs w:val="24"/>
        </w:rPr>
        <w:t>)</w:t>
      </w:r>
      <w:r w:rsidR="00FA149B">
        <w:rPr>
          <w:sz w:val="22"/>
          <w:szCs w:val="24"/>
        </w:rPr>
        <w:t>, sendo 6 (3 de cada) corpos qua</w:t>
      </w:r>
      <w:r w:rsidR="00B55F6B">
        <w:rPr>
          <w:sz w:val="22"/>
          <w:szCs w:val="24"/>
        </w:rPr>
        <w:t>ndo completaram 7</w:t>
      </w:r>
      <w:r w:rsidR="00FA149B">
        <w:rPr>
          <w:sz w:val="22"/>
          <w:szCs w:val="24"/>
        </w:rPr>
        <w:t xml:space="preserve"> dias de idade, 6 (3 de cada) corpos para</w:t>
      </w:r>
      <w:r w:rsidR="00B55F6B">
        <w:rPr>
          <w:sz w:val="22"/>
          <w:szCs w:val="24"/>
        </w:rPr>
        <w:t xml:space="preserve"> 14 </w:t>
      </w:r>
      <w:r w:rsidR="00FA149B">
        <w:rPr>
          <w:sz w:val="22"/>
          <w:szCs w:val="24"/>
        </w:rPr>
        <w:t xml:space="preserve">dias de idade </w:t>
      </w:r>
      <w:r w:rsidR="00B55F6B">
        <w:rPr>
          <w:sz w:val="22"/>
          <w:szCs w:val="24"/>
        </w:rPr>
        <w:t>e</w:t>
      </w:r>
      <w:r w:rsidR="00FA149B">
        <w:rPr>
          <w:sz w:val="22"/>
          <w:szCs w:val="24"/>
        </w:rPr>
        <w:t xml:space="preserve"> 6 (3 de cada) corpos com</w:t>
      </w:r>
      <w:r w:rsidR="00B55F6B">
        <w:rPr>
          <w:sz w:val="22"/>
          <w:szCs w:val="24"/>
        </w:rPr>
        <w:t xml:space="preserve"> 28 dias de idade.</w:t>
      </w:r>
      <w:r w:rsidR="00FA149B">
        <w:rPr>
          <w:sz w:val="22"/>
          <w:szCs w:val="24"/>
        </w:rPr>
        <w:t xml:space="preserve"> O laboratório utilizado foi o da </w:t>
      </w:r>
      <w:r>
        <w:rPr>
          <w:sz w:val="22"/>
          <w:szCs w:val="24"/>
        </w:rPr>
        <w:t>empresa Real mix concreto</w:t>
      </w:r>
      <w:r w:rsidRPr="00137A5D">
        <w:rPr>
          <w:sz w:val="22"/>
          <w:szCs w:val="24"/>
        </w:rPr>
        <w:t>, localiza</w:t>
      </w:r>
      <w:r>
        <w:rPr>
          <w:sz w:val="22"/>
          <w:szCs w:val="24"/>
        </w:rPr>
        <w:t>da no SOF/Norte</w:t>
      </w:r>
      <w:r w:rsidR="00FD0152">
        <w:rPr>
          <w:sz w:val="22"/>
          <w:szCs w:val="24"/>
        </w:rPr>
        <w:t xml:space="preserve"> em</w:t>
      </w:r>
      <w:r>
        <w:rPr>
          <w:sz w:val="22"/>
          <w:szCs w:val="24"/>
        </w:rPr>
        <w:t xml:space="preserve"> Brasília-DF</w:t>
      </w:r>
      <w:r w:rsidR="00FD0152">
        <w:rPr>
          <w:sz w:val="22"/>
          <w:szCs w:val="24"/>
        </w:rPr>
        <w:t xml:space="preserve">, e o </w:t>
      </w:r>
      <w:r w:rsidR="00FD0152" w:rsidRPr="00137A5D">
        <w:rPr>
          <w:sz w:val="22"/>
          <w:szCs w:val="24"/>
        </w:rPr>
        <w:t>rompimento</w:t>
      </w:r>
      <w:r w:rsidR="00FD0152">
        <w:rPr>
          <w:sz w:val="22"/>
          <w:szCs w:val="24"/>
        </w:rPr>
        <w:t xml:space="preserve"> (aplicação da força) foi</w:t>
      </w:r>
      <w:r w:rsidR="00FD0152" w:rsidRPr="00137A5D">
        <w:rPr>
          <w:sz w:val="22"/>
          <w:szCs w:val="24"/>
        </w:rPr>
        <w:t xml:space="preserve"> realizado </w:t>
      </w:r>
      <w:r w:rsidR="00FD0152">
        <w:rPr>
          <w:sz w:val="22"/>
          <w:szCs w:val="24"/>
        </w:rPr>
        <w:t>com</w:t>
      </w:r>
      <w:r w:rsidR="00FD0152" w:rsidRPr="00137A5D">
        <w:rPr>
          <w:sz w:val="22"/>
          <w:szCs w:val="24"/>
        </w:rPr>
        <w:t xml:space="preserve"> uma prensa manu</w:t>
      </w:r>
      <w:r w:rsidR="00FD0152">
        <w:rPr>
          <w:sz w:val="22"/>
          <w:szCs w:val="24"/>
        </w:rPr>
        <w:t xml:space="preserve">al da marca EMIC, </w:t>
      </w:r>
      <w:r w:rsidR="00FD0152" w:rsidRPr="00137A5D">
        <w:rPr>
          <w:sz w:val="22"/>
          <w:szCs w:val="24"/>
        </w:rPr>
        <w:t>seguindo os procedim</w:t>
      </w:r>
      <w:r w:rsidR="00FD0152">
        <w:rPr>
          <w:sz w:val="22"/>
          <w:szCs w:val="24"/>
        </w:rPr>
        <w:t>entos da NBR 5739 (ABNT, 2007).</w:t>
      </w:r>
    </w:p>
    <w:p w14:paraId="5149C4C9" w14:textId="77777777" w:rsidR="009E7FF6" w:rsidRPr="00E93BF5" w:rsidRDefault="009E7FF6" w:rsidP="009E7FF6">
      <w:pPr>
        <w:jc w:val="center"/>
        <w:rPr>
          <w:sz w:val="22"/>
          <w:szCs w:val="22"/>
        </w:rPr>
      </w:pPr>
      <w:r w:rsidRPr="00E93BF5">
        <w:rPr>
          <w:sz w:val="22"/>
          <w:szCs w:val="22"/>
        </w:rPr>
        <w:t xml:space="preserve">Figura </w:t>
      </w:r>
      <w:r>
        <w:rPr>
          <w:sz w:val="22"/>
          <w:szCs w:val="22"/>
        </w:rPr>
        <w:t>1.  Ensaio dos corpos de prova</w:t>
      </w:r>
      <w:r w:rsidRPr="00E93BF5">
        <w:rPr>
          <w:sz w:val="22"/>
          <w:szCs w:val="22"/>
        </w:rPr>
        <w:t>.</w:t>
      </w:r>
    </w:p>
    <w:p w14:paraId="160F28AA" w14:textId="77777777" w:rsidR="009E7FF6" w:rsidRPr="00E93BF5" w:rsidRDefault="0008755F" w:rsidP="009E7FF6">
      <w:pPr>
        <w:jc w:val="center"/>
        <w:rPr>
          <w:sz w:val="22"/>
          <w:szCs w:val="22"/>
        </w:rPr>
      </w:pPr>
      <w:r w:rsidRPr="001C7E43">
        <w:rPr>
          <w:noProof/>
          <w:sz w:val="22"/>
          <w:szCs w:val="22"/>
        </w:rPr>
        <w:drawing>
          <wp:inline distT="0" distB="0" distL="0" distR="0" wp14:anchorId="1868A60A" wp14:editId="01B68DED">
            <wp:extent cx="2871470" cy="1036320"/>
            <wp:effectExtent l="0" t="0" r="0" b="0"/>
            <wp:docPr id="1"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1470" cy="1036320"/>
                    </a:xfrm>
                    <a:prstGeom prst="rect">
                      <a:avLst/>
                    </a:prstGeom>
                    <a:noFill/>
                    <a:ln>
                      <a:noFill/>
                    </a:ln>
                  </pic:spPr>
                </pic:pic>
              </a:graphicData>
            </a:graphic>
          </wp:inline>
        </w:drawing>
      </w:r>
    </w:p>
    <w:p w14:paraId="5E97CCD6" w14:textId="77777777" w:rsidR="009E7FF6" w:rsidRDefault="009E7FF6" w:rsidP="009E7FF6">
      <w:pPr>
        <w:jc w:val="center"/>
        <w:rPr>
          <w:sz w:val="22"/>
          <w:szCs w:val="22"/>
        </w:rPr>
      </w:pPr>
      <w:r>
        <w:rPr>
          <w:sz w:val="22"/>
          <w:szCs w:val="22"/>
        </w:rPr>
        <w:t>Fonte: autor, 2023.</w:t>
      </w:r>
    </w:p>
    <w:p w14:paraId="009A07BC" w14:textId="77777777" w:rsidR="00E55B34" w:rsidRPr="00E55B34" w:rsidRDefault="009E7FF6" w:rsidP="00E55B34">
      <w:pPr>
        <w:tabs>
          <w:tab w:val="left" w:pos="0"/>
        </w:tabs>
        <w:autoSpaceDE w:val="0"/>
        <w:autoSpaceDN w:val="0"/>
        <w:adjustRightInd w:val="0"/>
        <w:jc w:val="both"/>
        <w:rPr>
          <w:sz w:val="22"/>
          <w:szCs w:val="24"/>
        </w:rPr>
      </w:pPr>
      <w:r>
        <w:rPr>
          <w:sz w:val="22"/>
          <w:szCs w:val="24"/>
        </w:rPr>
        <w:tab/>
      </w:r>
      <w:r w:rsidR="00935FC0">
        <w:rPr>
          <w:sz w:val="22"/>
          <w:szCs w:val="24"/>
        </w:rPr>
        <w:t>Durante as análises observou-se que as amostras eram formadas de mistura de mesmos materiais, sendo eles os mais utilizados na produção de concreto, os quais relaciono a seguir e detalho suas principais funções</w:t>
      </w:r>
      <w:r w:rsidR="00E55B34" w:rsidRPr="00E55B34">
        <w:rPr>
          <w:sz w:val="22"/>
          <w:szCs w:val="24"/>
        </w:rPr>
        <w:t>:</w:t>
      </w:r>
    </w:p>
    <w:p w14:paraId="3027708B" w14:textId="77777777" w:rsidR="00E55B34" w:rsidRDefault="00E55B34" w:rsidP="00935FC0">
      <w:pPr>
        <w:numPr>
          <w:ilvl w:val="0"/>
          <w:numId w:val="1"/>
        </w:numPr>
        <w:tabs>
          <w:tab w:val="left" w:pos="0"/>
        </w:tabs>
        <w:autoSpaceDE w:val="0"/>
        <w:autoSpaceDN w:val="0"/>
        <w:adjustRightInd w:val="0"/>
        <w:ind w:left="993" w:hanging="284"/>
        <w:jc w:val="both"/>
        <w:rPr>
          <w:sz w:val="22"/>
          <w:szCs w:val="24"/>
        </w:rPr>
      </w:pPr>
      <w:r w:rsidRPr="00E55B34">
        <w:rPr>
          <w:sz w:val="22"/>
          <w:szCs w:val="24"/>
        </w:rPr>
        <w:t>Cimento Portland: responsável pela resistência do concreto;</w:t>
      </w:r>
    </w:p>
    <w:p w14:paraId="741555A4" w14:textId="77777777" w:rsidR="00E55B34" w:rsidRDefault="00E55B34" w:rsidP="00935FC0">
      <w:pPr>
        <w:numPr>
          <w:ilvl w:val="0"/>
          <w:numId w:val="1"/>
        </w:numPr>
        <w:tabs>
          <w:tab w:val="left" w:pos="0"/>
        </w:tabs>
        <w:autoSpaceDE w:val="0"/>
        <w:autoSpaceDN w:val="0"/>
        <w:adjustRightInd w:val="0"/>
        <w:ind w:left="993" w:hanging="284"/>
        <w:jc w:val="both"/>
        <w:rPr>
          <w:sz w:val="22"/>
          <w:szCs w:val="24"/>
        </w:rPr>
      </w:pPr>
      <w:r w:rsidRPr="00E55B34">
        <w:rPr>
          <w:sz w:val="22"/>
          <w:szCs w:val="24"/>
        </w:rPr>
        <w:t>Areia: imprescindível pela estabilidade do concreto;</w:t>
      </w:r>
    </w:p>
    <w:p w14:paraId="7183756A" w14:textId="77777777" w:rsidR="00E55B34" w:rsidRDefault="00E55B34" w:rsidP="00935FC0">
      <w:pPr>
        <w:numPr>
          <w:ilvl w:val="0"/>
          <w:numId w:val="1"/>
        </w:numPr>
        <w:tabs>
          <w:tab w:val="left" w:pos="0"/>
        </w:tabs>
        <w:autoSpaceDE w:val="0"/>
        <w:autoSpaceDN w:val="0"/>
        <w:adjustRightInd w:val="0"/>
        <w:ind w:left="993" w:hanging="284"/>
        <w:jc w:val="both"/>
        <w:rPr>
          <w:sz w:val="22"/>
          <w:szCs w:val="24"/>
        </w:rPr>
      </w:pPr>
      <w:r w:rsidRPr="00E55B34">
        <w:rPr>
          <w:sz w:val="22"/>
          <w:szCs w:val="24"/>
        </w:rPr>
        <w:t>Brita: essencial para resistência e dureza do concreto;</w:t>
      </w:r>
    </w:p>
    <w:p w14:paraId="5B3C5D44" w14:textId="77777777" w:rsidR="00E55B34" w:rsidRDefault="00E55B34" w:rsidP="00935FC0">
      <w:pPr>
        <w:numPr>
          <w:ilvl w:val="0"/>
          <w:numId w:val="1"/>
        </w:numPr>
        <w:tabs>
          <w:tab w:val="left" w:pos="0"/>
        </w:tabs>
        <w:autoSpaceDE w:val="0"/>
        <w:autoSpaceDN w:val="0"/>
        <w:adjustRightInd w:val="0"/>
        <w:ind w:left="993" w:hanging="284"/>
        <w:jc w:val="both"/>
        <w:rPr>
          <w:sz w:val="22"/>
          <w:szCs w:val="24"/>
        </w:rPr>
      </w:pPr>
      <w:r w:rsidRPr="00E55B34">
        <w:rPr>
          <w:sz w:val="22"/>
          <w:szCs w:val="24"/>
        </w:rPr>
        <w:t>Água: tem atribuição por molhar o cimento e misturar os materiais.</w:t>
      </w:r>
    </w:p>
    <w:p w14:paraId="35D2D9FD" w14:textId="77777777" w:rsidR="00E55B34" w:rsidRDefault="009E7FF6" w:rsidP="009E7FF6">
      <w:pPr>
        <w:tabs>
          <w:tab w:val="left" w:pos="0"/>
        </w:tabs>
        <w:autoSpaceDE w:val="0"/>
        <w:autoSpaceDN w:val="0"/>
        <w:adjustRightInd w:val="0"/>
        <w:jc w:val="both"/>
        <w:rPr>
          <w:sz w:val="22"/>
          <w:szCs w:val="24"/>
        </w:rPr>
      </w:pPr>
      <w:r>
        <w:rPr>
          <w:sz w:val="22"/>
          <w:szCs w:val="24"/>
        </w:rPr>
        <w:tab/>
        <w:t xml:space="preserve">Em que pese as amostras serem formadas apenas dos materiais acima, cabe esclarecer que existem também outros materiais utilizados na fabricação de concreto tais como </w:t>
      </w:r>
      <w:r w:rsidR="00E55B34" w:rsidRPr="00F97991">
        <w:rPr>
          <w:sz w:val="22"/>
          <w:szCs w:val="24"/>
        </w:rPr>
        <w:t xml:space="preserve">aditivos e fibras </w:t>
      </w:r>
      <w:r>
        <w:rPr>
          <w:sz w:val="22"/>
          <w:szCs w:val="24"/>
        </w:rPr>
        <w:t>que são</w:t>
      </w:r>
      <w:r w:rsidR="00E55B34" w:rsidRPr="00F97991">
        <w:rPr>
          <w:sz w:val="22"/>
          <w:szCs w:val="24"/>
        </w:rPr>
        <w:t xml:space="preserve"> adicionados à mistura para melhorar as propriedades do concreto, como resistência, trabalhabilidade, durabilidade, etc. </w:t>
      </w:r>
      <w:r w:rsidR="00515D20">
        <w:rPr>
          <w:sz w:val="22"/>
          <w:szCs w:val="24"/>
        </w:rPr>
        <w:fldChar w:fldCharType="begin"/>
      </w:r>
      <w:r w:rsidR="00515D20">
        <w:rPr>
          <w:sz w:val="22"/>
          <w:szCs w:val="24"/>
        </w:rPr>
        <w:instrText xml:space="preserve"> ADDIN ZOTERO_ITEM CSL_CITATION {"citationID":"C4est5BL","properties":{"formattedCitation":"(MACIEL; COELHO; PEREIRA, 2020)","plainCitation":"(MACIEL; COELHO; PEREIRA, 2020)","noteIndex":0},"citationItems":[{"id":263,"uris":["http://zotero.org/users/11393691/items/V3BT6D4Z"],"itemData":{"id":263,"type":"article-journal","abstract":"RESUMO A fluidez e a plasticidade do concreto devem ser mantidas durante o deslocamento até a obra, impedindo possíveis modificações nas propriedades. Quando há alterações, devem ser corrigidas com água ou aditivos plastificantes. Portanto, esse artigo tem como objetivo avaliar as propriedades de fluidez e resistência característica do concreto. Para isso, produziram-se concretos com fck de 25MPa e consistência S50. A análise dos resultados deu-se a partir de três experimentos realizados, sendo um sem a correção do Slump Test, o segundo com as verificações de consistência nos tempos de 60, 120 e 150 minutos, logo após o preparo da mistura. Já o terceiro, a verificação consiste no concreto com as mesmas verificações que o segundo, mas, com a adição do aditivo plastificante. Os resultados obtidos apontam que no traço de referência houve minimização da consistência em 64% ao decorrer dos 150 minutos. A média da resistência à compressão reduziu ao longo do tempo, ao passo que se adicionava água. Logo, a resistência característica caiu em média 7,25% com relação ao concreto sem a correção do Slump. No entanto, para o concreto com aditivo, a resistência média teve um aumento de 16,52% durante os 150 minutos. Isso remete ao fato de que o uso de aditivos nos percentuais analisados favorece ao ganho de resistência do concreto. Por outro lado, ao adicionarmos água, o concreto perde resistência. Logo, o uso de água para correção da fluidez não é o ideal, uma vez que altera a resistência final do concreto.","container-title":"Matéria (Rio de Janeiro)","DOI":"10.1590/S1517-707620200004.1211","ISSN":"1517-7076","journalAbbreviation":"Matéria (Rio J.)","language":"pt","note":"publisher: Laboratório de Hidrogênio, Coppe - Universidade Federal do Rio de Janeiro, em cooperação com a Associação Brasileira do Hidrogênio, ABH2","page":"e","source":"SciELO","title":"Estudo das propriedades do concreto convencional com aditivo ou adição de água para correção de consistência","volume":"25","author":[{"family":"Maciel","given":"Lucas Damas"},{"family":"Coelho","given":"Adenilson Roberto"},{"family":"Pereira","given":"Helena Ravache Samy"}],"issued":{"date-parts":[["2020",12,11]]}}}],"schema":"https://github.com/citation-style-language/schema/raw/master/csl-citation.json"} </w:instrText>
      </w:r>
      <w:r w:rsidR="00515D20">
        <w:rPr>
          <w:sz w:val="22"/>
          <w:szCs w:val="24"/>
        </w:rPr>
        <w:fldChar w:fldCharType="separate"/>
      </w:r>
      <w:r w:rsidR="00515D20" w:rsidRPr="00515D20">
        <w:rPr>
          <w:sz w:val="22"/>
        </w:rPr>
        <w:t>(MACIEL; COELHO; PEREIRA, 2020)</w:t>
      </w:r>
      <w:r w:rsidR="00515D20">
        <w:rPr>
          <w:sz w:val="22"/>
          <w:szCs w:val="24"/>
        </w:rPr>
        <w:fldChar w:fldCharType="end"/>
      </w:r>
      <w:r w:rsidR="00515D20">
        <w:rPr>
          <w:sz w:val="22"/>
          <w:szCs w:val="24"/>
        </w:rPr>
        <w:t>.</w:t>
      </w:r>
      <w:r w:rsidR="00437F6C">
        <w:rPr>
          <w:sz w:val="22"/>
          <w:szCs w:val="24"/>
        </w:rPr>
        <w:t xml:space="preserve"> </w:t>
      </w:r>
    </w:p>
    <w:p w14:paraId="7501820B" w14:textId="77777777" w:rsidR="009E7FF6" w:rsidRDefault="00634810" w:rsidP="00634810">
      <w:pPr>
        <w:tabs>
          <w:tab w:val="left" w:pos="0"/>
        </w:tabs>
        <w:autoSpaceDE w:val="0"/>
        <w:autoSpaceDN w:val="0"/>
        <w:adjustRightInd w:val="0"/>
        <w:jc w:val="both"/>
        <w:rPr>
          <w:sz w:val="22"/>
          <w:szCs w:val="24"/>
        </w:rPr>
      </w:pPr>
      <w:r>
        <w:rPr>
          <w:sz w:val="22"/>
          <w:szCs w:val="24"/>
        </w:rPr>
        <w:tab/>
        <w:t xml:space="preserve">As análises seguiram os </w:t>
      </w:r>
      <w:r w:rsidRPr="00E55B34">
        <w:rPr>
          <w:sz w:val="22"/>
          <w:szCs w:val="24"/>
        </w:rPr>
        <w:t>procedimentos experimentais para a</w:t>
      </w:r>
      <w:r>
        <w:rPr>
          <w:sz w:val="22"/>
          <w:szCs w:val="24"/>
        </w:rPr>
        <w:t xml:space="preserve">valiar o desempenho do concreto </w:t>
      </w:r>
      <w:r w:rsidRPr="00E55B34">
        <w:rPr>
          <w:sz w:val="22"/>
          <w:szCs w:val="24"/>
        </w:rPr>
        <w:t>usinado e do produzido em obra</w:t>
      </w:r>
      <w:r>
        <w:rPr>
          <w:sz w:val="22"/>
          <w:szCs w:val="24"/>
        </w:rPr>
        <w:t xml:space="preserve"> definidos na NBR 7211/</w:t>
      </w:r>
      <w:r w:rsidRPr="00B940C2">
        <w:rPr>
          <w:sz w:val="22"/>
          <w:szCs w:val="24"/>
        </w:rPr>
        <w:t>2005</w:t>
      </w:r>
      <w:r>
        <w:rPr>
          <w:sz w:val="22"/>
          <w:szCs w:val="24"/>
        </w:rPr>
        <w:t xml:space="preserve">, conforme </w:t>
      </w:r>
      <w:r w:rsidR="00CD0EC3">
        <w:rPr>
          <w:sz w:val="22"/>
          <w:szCs w:val="24"/>
        </w:rPr>
        <w:t xml:space="preserve">relacionamos e </w:t>
      </w:r>
      <w:r>
        <w:rPr>
          <w:sz w:val="22"/>
          <w:szCs w:val="24"/>
        </w:rPr>
        <w:t>detalha</w:t>
      </w:r>
      <w:r w:rsidR="00CD0EC3">
        <w:rPr>
          <w:sz w:val="22"/>
          <w:szCs w:val="24"/>
        </w:rPr>
        <w:t>mos</w:t>
      </w:r>
      <w:r>
        <w:rPr>
          <w:sz w:val="22"/>
          <w:szCs w:val="24"/>
        </w:rPr>
        <w:t xml:space="preserve"> a seguir:</w:t>
      </w:r>
    </w:p>
    <w:p w14:paraId="55E6D69B" w14:textId="77777777" w:rsidR="00E55B34" w:rsidRPr="00E55B34" w:rsidRDefault="00E55B34" w:rsidP="00B15B52">
      <w:pPr>
        <w:tabs>
          <w:tab w:val="left" w:pos="0"/>
        </w:tabs>
        <w:autoSpaceDE w:val="0"/>
        <w:autoSpaceDN w:val="0"/>
        <w:adjustRightInd w:val="0"/>
        <w:ind w:left="709"/>
        <w:jc w:val="both"/>
        <w:rPr>
          <w:sz w:val="22"/>
          <w:szCs w:val="24"/>
        </w:rPr>
      </w:pPr>
      <w:r>
        <w:rPr>
          <w:sz w:val="22"/>
          <w:szCs w:val="24"/>
        </w:rPr>
        <w:t xml:space="preserve">- </w:t>
      </w:r>
      <w:r w:rsidR="005235B6">
        <w:rPr>
          <w:sz w:val="22"/>
          <w:szCs w:val="24"/>
        </w:rPr>
        <w:t>Definição d</w:t>
      </w:r>
      <w:r w:rsidRPr="00E55B34">
        <w:rPr>
          <w:sz w:val="22"/>
          <w:szCs w:val="24"/>
        </w:rPr>
        <w:t>os objetivos das análises, os parâmetros de resistência à compressão, trabalhabilidade, durabilidade e indicadores de qualidade dos concretos.</w:t>
      </w:r>
    </w:p>
    <w:p w14:paraId="13C3E6D5" w14:textId="77777777" w:rsidR="00E55B34" w:rsidRPr="00E55B34" w:rsidRDefault="00E55B34" w:rsidP="00B15B52">
      <w:pPr>
        <w:tabs>
          <w:tab w:val="left" w:pos="0"/>
        </w:tabs>
        <w:autoSpaceDE w:val="0"/>
        <w:autoSpaceDN w:val="0"/>
        <w:adjustRightInd w:val="0"/>
        <w:ind w:left="709"/>
        <w:jc w:val="both"/>
        <w:rPr>
          <w:sz w:val="22"/>
          <w:szCs w:val="24"/>
        </w:rPr>
      </w:pPr>
      <w:r>
        <w:rPr>
          <w:sz w:val="22"/>
          <w:szCs w:val="24"/>
        </w:rPr>
        <w:t xml:space="preserve">- </w:t>
      </w:r>
      <w:r w:rsidRPr="00E55B34">
        <w:rPr>
          <w:sz w:val="22"/>
          <w:szCs w:val="24"/>
        </w:rPr>
        <w:t>Ensaio de materiais: os agregados (graúdos e miúdos) e aditivos devem ser selecionados e preparados para a mistura. A areia, brita e cimento devem ser limpos e livres de impurezas, visando a garantir a qualidade e resistên</w:t>
      </w:r>
      <w:r w:rsidR="00CF0972">
        <w:rPr>
          <w:sz w:val="22"/>
          <w:szCs w:val="24"/>
        </w:rPr>
        <w:t>cia do concreto</w:t>
      </w:r>
      <w:r w:rsidR="00BC2E49">
        <w:rPr>
          <w:sz w:val="22"/>
          <w:szCs w:val="24"/>
        </w:rPr>
        <w:fldChar w:fldCharType="begin"/>
      </w:r>
      <w:r w:rsidR="00BC2E49">
        <w:rPr>
          <w:sz w:val="22"/>
          <w:szCs w:val="24"/>
        </w:rPr>
        <w:instrText xml:space="preserve"> ADDIN ZOTERO_ITEM CSL_CITATION {"citationID":"mht0KP0B","properties":{"formattedCitation":"(\\uc0\\u8220{}Tra\\uc0\\u231{}o de concreto\\uc0\\u8221{}, 2022)","plainCitation":"(“Traço de concreto”, 2022)","noteIndex":0},"citationItems":[{"id":277,"uris":["http://zotero.org/users/11393691/items/2KGPCSLA"],"itemData":{"id":277,"type":"webpage","abstract":"Chamamos de traço de concreto a medida exata de cada material utilizado no preparo da massa de concreto para determinado local da obra. Em outras palavras, seria a indicação da quantidade dos ingredientes que compõem o concreto. Como uma receita culinária, a proporção de material...\nO post Traço de concreto: o que é e como preparar a mistura ideal em uma obra apareceu primeiro em Sistema completo para gestão de obras | Obrafit.","language":"pt","title":"Traço de concreto: o que é e como preparar a mistura ideal em uma obra","title-short":"Traço de concreto","URL":"https://www.obrafit.com.br/traco-de-concreto-o-que-e-e-como-preparar-a-mistura-ideal-em-uma-obra","accessed":{"date-parts":[["2023",6,15]]},"issued":{"date-parts":[["2022",7,11]]}}}],"schema":"https://github.com/citation-style-language/schema/raw/master/csl-citation.json"} </w:instrText>
      </w:r>
      <w:r w:rsidR="00BC2E49">
        <w:rPr>
          <w:sz w:val="22"/>
          <w:szCs w:val="24"/>
        </w:rPr>
        <w:fldChar w:fldCharType="separate"/>
      </w:r>
      <w:r w:rsidR="00BC2E49" w:rsidRPr="00BC2E49">
        <w:rPr>
          <w:sz w:val="22"/>
          <w:szCs w:val="24"/>
        </w:rPr>
        <w:t>(“Traço de concreto”, 2022)</w:t>
      </w:r>
      <w:r w:rsidR="00BC2E49">
        <w:rPr>
          <w:sz w:val="22"/>
          <w:szCs w:val="24"/>
        </w:rPr>
        <w:fldChar w:fldCharType="end"/>
      </w:r>
      <w:r w:rsidR="00CF0972">
        <w:rPr>
          <w:sz w:val="22"/>
          <w:szCs w:val="24"/>
        </w:rPr>
        <w:t xml:space="preserve"> </w:t>
      </w:r>
    </w:p>
    <w:p w14:paraId="5D7B29C8" w14:textId="77777777" w:rsidR="00E55B34" w:rsidRPr="00E55B34" w:rsidRDefault="00E55B34" w:rsidP="00B15B52">
      <w:pPr>
        <w:tabs>
          <w:tab w:val="left" w:pos="0"/>
        </w:tabs>
        <w:autoSpaceDE w:val="0"/>
        <w:autoSpaceDN w:val="0"/>
        <w:adjustRightInd w:val="0"/>
        <w:ind w:left="709"/>
        <w:jc w:val="both"/>
        <w:rPr>
          <w:sz w:val="22"/>
          <w:szCs w:val="24"/>
        </w:rPr>
      </w:pPr>
      <w:r>
        <w:rPr>
          <w:sz w:val="22"/>
          <w:szCs w:val="24"/>
        </w:rPr>
        <w:t xml:space="preserve">- </w:t>
      </w:r>
      <w:r w:rsidR="005235B6">
        <w:rPr>
          <w:sz w:val="22"/>
          <w:szCs w:val="24"/>
        </w:rPr>
        <w:t>Dosagem dos materiais</w:t>
      </w:r>
      <w:r w:rsidRPr="00E55B34">
        <w:rPr>
          <w:sz w:val="22"/>
          <w:szCs w:val="24"/>
        </w:rPr>
        <w:t xml:space="preserve"> em proporções adequadas, com base nas especificações do traço (Fck) que são especificadas por</w:t>
      </w:r>
      <w:r>
        <w:rPr>
          <w:sz w:val="22"/>
          <w:szCs w:val="24"/>
        </w:rPr>
        <w:t xml:space="preserve"> </w:t>
      </w:r>
      <w:r w:rsidRPr="00E55B34">
        <w:rPr>
          <w:sz w:val="22"/>
          <w:szCs w:val="24"/>
        </w:rPr>
        <w:t>técnico especializado. A produção pode ser manual ou por meio de equipame</w:t>
      </w:r>
      <w:r w:rsidR="00CF0972">
        <w:rPr>
          <w:sz w:val="22"/>
          <w:szCs w:val="24"/>
        </w:rPr>
        <w:t xml:space="preserve">ntos automatizada </w:t>
      </w:r>
      <w:r w:rsidR="0060457F">
        <w:rPr>
          <w:sz w:val="22"/>
          <w:szCs w:val="24"/>
        </w:rPr>
        <w:fldChar w:fldCharType="begin"/>
      </w:r>
      <w:r w:rsidR="0060457F">
        <w:rPr>
          <w:sz w:val="22"/>
          <w:szCs w:val="24"/>
        </w:rPr>
        <w:instrText xml:space="preserve"> ADDIN ZOTERO_ITEM CSL_CITATION {"citationID":"qA26ZBU8","properties":{"formattedCitation":"(FIRMINO; ARA\\uc0\\u218{}JO, [s.d.])","plainCitation":"(FIRMINO; ARAÚJO, [s.d.])","noteIndex":0},"citationItems":[{"id":268,"uris":["http://zotero.org/users/11393691/items/43LVISDF"],"itemData":{"id":268,"type":"article-journal","language":"pt","source":"Zotero","title":"INVESTIGAÇÃO DAS PROPRIEDADES DE CONCRETOS PRODUZIDOS POR DIFERENTES CENTRAIS DOSADORAS","author":[{"family":"Firmino","given":"Stelita Pereira"},{"family":"Araújo","given":"Taiane Fagundes De"}]}}],"schema":"https://github.com/citation-style-language/schema/raw/master/csl-citation.json"} </w:instrText>
      </w:r>
      <w:r w:rsidR="0060457F">
        <w:rPr>
          <w:sz w:val="22"/>
          <w:szCs w:val="24"/>
        </w:rPr>
        <w:fldChar w:fldCharType="separate"/>
      </w:r>
      <w:r w:rsidR="0060457F" w:rsidRPr="0060457F">
        <w:rPr>
          <w:sz w:val="22"/>
          <w:szCs w:val="24"/>
        </w:rPr>
        <w:t>(FIRMINO; ARAÚ</w:t>
      </w:r>
      <w:r w:rsidR="00D31A85">
        <w:rPr>
          <w:sz w:val="22"/>
          <w:szCs w:val="24"/>
        </w:rPr>
        <w:t>JO, 2018</w:t>
      </w:r>
      <w:r w:rsidR="0060457F" w:rsidRPr="0060457F">
        <w:rPr>
          <w:sz w:val="22"/>
          <w:szCs w:val="24"/>
        </w:rPr>
        <w:t>)</w:t>
      </w:r>
      <w:r w:rsidR="0060457F">
        <w:rPr>
          <w:sz w:val="22"/>
          <w:szCs w:val="24"/>
        </w:rPr>
        <w:fldChar w:fldCharType="end"/>
      </w:r>
      <w:r w:rsidRPr="00E55B34">
        <w:rPr>
          <w:sz w:val="22"/>
          <w:szCs w:val="24"/>
        </w:rPr>
        <w:t>.</w:t>
      </w:r>
    </w:p>
    <w:p w14:paraId="58FEC488" w14:textId="77777777" w:rsidR="00E55B34" w:rsidRPr="00E55B34" w:rsidRDefault="00E55B34" w:rsidP="00B15B52">
      <w:pPr>
        <w:tabs>
          <w:tab w:val="left" w:pos="0"/>
        </w:tabs>
        <w:autoSpaceDE w:val="0"/>
        <w:autoSpaceDN w:val="0"/>
        <w:adjustRightInd w:val="0"/>
        <w:ind w:left="709"/>
        <w:jc w:val="both"/>
        <w:rPr>
          <w:sz w:val="22"/>
          <w:szCs w:val="24"/>
        </w:rPr>
      </w:pPr>
      <w:r>
        <w:rPr>
          <w:sz w:val="22"/>
          <w:szCs w:val="24"/>
        </w:rPr>
        <w:t xml:space="preserve">- </w:t>
      </w:r>
      <w:r w:rsidRPr="00E55B34">
        <w:rPr>
          <w:sz w:val="22"/>
          <w:szCs w:val="24"/>
        </w:rPr>
        <w:t>Mistura: são misturados em um equipamento apropriado, como uma betoneira, até que atinja uma consistência homogênea e o ponto para a aplicação.</w:t>
      </w:r>
    </w:p>
    <w:p w14:paraId="40C67E4E" w14:textId="77777777" w:rsidR="00634810" w:rsidRDefault="00E55B34" w:rsidP="00B15B52">
      <w:pPr>
        <w:tabs>
          <w:tab w:val="left" w:pos="0"/>
        </w:tabs>
        <w:autoSpaceDE w:val="0"/>
        <w:autoSpaceDN w:val="0"/>
        <w:adjustRightInd w:val="0"/>
        <w:ind w:left="709"/>
        <w:jc w:val="both"/>
        <w:rPr>
          <w:sz w:val="22"/>
          <w:szCs w:val="24"/>
        </w:rPr>
      </w:pPr>
      <w:r>
        <w:rPr>
          <w:sz w:val="22"/>
          <w:szCs w:val="24"/>
        </w:rPr>
        <w:t xml:space="preserve">- </w:t>
      </w:r>
      <w:r w:rsidRPr="00E55B34">
        <w:rPr>
          <w:sz w:val="22"/>
          <w:szCs w:val="24"/>
        </w:rPr>
        <w:t>Cura: Após a aplicação, deve ser aplicada água na peça concretada para garantir a resistência e durabilidade. Isso pode envolver a aplicação de um agente de cura, manutenção da umidade</w:t>
      </w:r>
      <w:r w:rsidR="007F30B9">
        <w:rPr>
          <w:sz w:val="22"/>
          <w:szCs w:val="24"/>
        </w:rPr>
        <w:t xml:space="preserve"> </w:t>
      </w:r>
      <w:r w:rsidRPr="00E55B34">
        <w:rPr>
          <w:sz w:val="22"/>
          <w:szCs w:val="24"/>
        </w:rPr>
        <w:t xml:space="preserve">e temperatura controlada, entre outras práticas, evitando fissuras </w:t>
      </w:r>
      <w:r w:rsidR="00F01D9D">
        <w:rPr>
          <w:sz w:val="22"/>
          <w:szCs w:val="24"/>
        </w:rPr>
        <w:fldChar w:fldCharType="begin"/>
      </w:r>
      <w:r w:rsidR="005431EA">
        <w:rPr>
          <w:sz w:val="22"/>
          <w:szCs w:val="24"/>
        </w:rPr>
        <w:instrText xml:space="preserve"> ADDIN ZOTERO_ITEM CSL_CITATION {"citationID":"omS7lCtU","properties":{"formattedCitation":"(CECCONELLO; TUTIKIAN, 2012)","plainCitation":"(CECCONELLO; TUTIKIAN, 2012)","noteIndex":0},"citationItems":[{"id":271,"uris":["http://zotero.org/users/11393691/items/89DNXZ2U"],"itemData":{"id":271,"type":"article-journal","abstract":"The mechanical strength of concrete can be affected by many conditions, among them the proportion of the mixture and the influence of external agents, such as external temperatures. Thus, the objective of the paper is to analyze the influence of low temperature on the evolution of concrete strength, from the molding of tests specimens cured at various temperatures. The specimens were submitted in the first 7 days, as curing temperatures ranging from 0ºC to 25ºC, simulating the lowest possible value for the start of the cement hydrations reactions to the considered ideal for development resistances. The results of the experimental program demonstrated at lower cure temperatures the strength of the mixture develops more slowly, as might be expected, but also found after 14 days, the strength of the mixtures was reversed, i.e., concretes cured at higher temperatures lower values. Thus, it was concluded the concrete in cold weather can be beneficial to its mechanical performance to over time, at the expense constructive steps in normal temperature.","container-title":"Revista IBRACON de Estruturas e Materiais","DOI":"10.1590/S1983-41952012000100006","ISSN":"1983-4195","journalAbbreviation":"Rev. IBRACON Estrut. Mater.","language":"pt","note":"publisher: IBRACON - Instituto Brasileiro do Concreto","page":"68-83","source":"SciELO","title":"A influência das baixas temperaturas na evolução das resistências do concreto","volume":"5","author":[{"family":"Cecconello","given":"V."},{"family":"Tutikian","given":"B."}],"issued":{"date-parts":[["2012",2]]}}}],"schema":"https://github.com/citation-style-language/schema/raw/master/csl-citation.json"} </w:instrText>
      </w:r>
      <w:r w:rsidR="00F01D9D">
        <w:rPr>
          <w:sz w:val="22"/>
          <w:szCs w:val="24"/>
        </w:rPr>
        <w:fldChar w:fldCharType="separate"/>
      </w:r>
      <w:r w:rsidR="005431EA" w:rsidRPr="005431EA">
        <w:rPr>
          <w:sz w:val="22"/>
        </w:rPr>
        <w:t>(CECCONELLO; TUTIKIAN, 2012)</w:t>
      </w:r>
      <w:r w:rsidR="00F01D9D">
        <w:rPr>
          <w:sz w:val="22"/>
          <w:szCs w:val="24"/>
        </w:rPr>
        <w:fldChar w:fldCharType="end"/>
      </w:r>
      <w:r w:rsidRPr="00E55B34">
        <w:rPr>
          <w:sz w:val="22"/>
          <w:szCs w:val="24"/>
        </w:rPr>
        <w:t>.</w:t>
      </w:r>
    </w:p>
    <w:p w14:paraId="19E85B91" w14:textId="77777777" w:rsidR="00137A5D" w:rsidRDefault="00137A5D" w:rsidP="00A51A63">
      <w:pPr>
        <w:tabs>
          <w:tab w:val="left" w:pos="0"/>
        </w:tabs>
        <w:autoSpaceDE w:val="0"/>
        <w:autoSpaceDN w:val="0"/>
        <w:adjustRightInd w:val="0"/>
        <w:jc w:val="both"/>
        <w:rPr>
          <w:sz w:val="22"/>
          <w:szCs w:val="24"/>
        </w:rPr>
      </w:pPr>
      <w:r>
        <w:rPr>
          <w:sz w:val="22"/>
          <w:szCs w:val="24"/>
        </w:rPr>
        <w:tab/>
      </w:r>
      <w:r w:rsidRPr="00E55B34">
        <w:rPr>
          <w:sz w:val="22"/>
          <w:szCs w:val="24"/>
        </w:rPr>
        <w:t xml:space="preserve">É importante ressaltar que cada etapa do processo </w:t>
      </w:r>
      <w:r w:rsidR="00B807C6">
        <w:rPr>
          <w:sz w:val="22"/>
          <w:szCs w:val="24"/>
        </w:rPr>
        <w:t xml:space="preserve">foi </w:t>
      </w:r>
      <w:r w:rsidRPr="00E55B34">
        <w:rPr>
          <w:sz w:val="22"/>
          <w:szCs w:val="24"/>
        </w:rPr>
        <w:t>acompanhada por um controle de qualidade rigoroso para garantir a segurança e qualidade da estrutura final.</w:t>
      </w:r>
    </w:p>
    <w:p w14:paraId="020D8C5E" w14:textId="77777777" w:rsidR="00B15B52" w:rsidRPr="00101C61" w:rsidRDefault="00A51A63" w:rsidP="00673440">
      <w:pPr>
        <w:tabs>
          <w:tab w:val="left" w:pos="0"/>
        </w:tabs>
        <w:autoSpaceDE w:val="0"/>
        <w:autoSpaceDN w:val="0"/>
        <w:adjustRightInd w:val="0"/>
        <w:jc w:val="both"/>
        <w:rPr>
          <w:sz w:val="22"/>
          <w:szCs w:val="24"/>
        </w:rPr>
      </w:pPr>
      <w:r>
        <w:rPr>
          <w:sz w:val="22"/>
          <w:szCs w:val="24"/>
        </w:rPr>
        <w:lastRenderedPageBreak/>
        <w:tab/>
      </w:r>
      <w:r w:rsidR="00B15B52">
        <w:rPr>
          <w:sz w:val="22"/>
          <w:szCs w:val="24"/>
        </w:rPr>
        <w:tab/>
      </w:r>
      <w:r w:rsidR="00B15B52" w:rsidRPr="00A51A63">
        <w:rPr>
          <w:sz w:val="22"/>
          <w:szCs w:val="24"/>
        </w:rPr>
        <w:t xml:space="preserve"> </w:t>
      </w:r>
    </w:p>
    <w:p w14:paraId="5CCE9896" w14:textId="77777777" w:rsidR="00C350B6" w:rsidRPr="00437A35" w:rsidRDefault="00C350B6" w:rsidP="006F0E1F">
      <w:pPr>
        <w:tabs>
          <w:tab w:val="left" w:pos="0"/>
        </w:tabs>
        <w:autoSpaceDE w:val="0"/>
        <w:autoSpaceDN w:val="0"/>
        <w:adjustRightInd w:val="0"/>
        <w:jc w:val="both"/>
        <w:rPr>
          <w:b/>
          <w:sz w:val="22"/>
          <w:szCs w:val="22"/>
        </w:rPr>
      </w:pPr>
      <w:r w:rsidRPr="00437A35">
        <w:rPr>
          <w:b/>
          <w:sz w:val="22"/>
          <w:szCs w:val="22"/>
        </w:rPr>
        <w:t>RESULTADOS E DISCUSSÃO</w:t>
      </w:r>
    </w:p>
    <w:p w14:paraId="7CC0934C" w14:textId="77777777" w:rsidR="001C7E43" w:rsidRDefault="001C7E43" w:rsidP="00CF0972">
      <w:pPr>
        <w:ind w:firstLine="567"/>
        <w:jc w:val="both"/>
        <w:rPr>
          <w:sz w:val="22"/>
          <w:szCs w:val="22"/>
        </w:rPr>
      </w:pPr>
      <w:r w:rsidRPr="001C7E43">
        <w:rPr>
          <w:sz w:val="22"/>
          <w:szCs w:val="22"/>
        </w:rPr>
        <w:t xml:space="preserve">Para ambos </w:t>
      </w:r>
      <w:r w:rsidR="00997788">
        <w:rPr>
          <w:sz w:val="22"/>
          <w:szCs w:val="22"/>
        </w:rPr>
        <w:t>os tipos de concreto foi estabelecido que se resultasse</w:t>
      </w:r>
      <w:r w:rsidRPr="001C7E43">
        <w:rPr>
          <w:sz w:val="22"/>
          <w:szCs w:val="22"/>
        </w:rPr>
        <w:t xml:space="preserve"> um concreto com</w:t>
      </w:r>
      <w:r>
        <w:rPr>
          <w:sz w:val="22"/>
          <w:szCs w:val="22"/>
        </w:rPr>
        <w:t xml:space="preserve"> </w:t>
      </w:r>
      <w:r w:rsidRPr="001C7E43">
        <w:rPr>
          <w:sz w:val="22"/>
          <w:szCs w:val="22"/>
        </w:rPr>
        <w:t>resistência característica a compres</w:t>
      </w:r>
      <w:r w:rsidR="00997788">
        <w:rPr>
          <w:sz w:val="22"/>
          <w:szCs w:val="22"/>
        </w:rPr>
        <w:t xml:space="preserve">são de 20 MPa, os mecanismos </w:t>
      </w:r>
      <w:r w:rsidRPr="001C7E43">
        <w:rPr>
          <w:sz w:val="22"/>
          <w:szCs w:val="22"/>
        </w:rPr>
        <w:t>de ensaio de abatimento</w:t>
      </w:r>
      <w:r>
        <w:rPr>
          <w:sz w:val="22"/>
          <w:szCs w:val="22"/>
        </w:rPr>
        <w:t xml:space="preserve"> </w:t>
      </w:r>
      <w:r w:rsidRPr="001C7E43">
        <w:rPr>
          <w:sz w:val="22"/>
          <w:szCs w:val="22"/>
        </w:rPr>
        <w:t>pelo tronc</w:t>
      </w:r>
      <w:r>
        <w:rPr>
          <w:sz w:val="22"/>
          <w:szCs w:val="22"/>
        </w:rPr>
        <w:t xml:space="preserve">o de cone e moldagem dos corpos de </w:t>
      </w:r>
      <w:r w:rsidRPr="001C7E43">
        <w:rPr>
          <w:sz w:val="22"/>
          <w:szCs w:val="22"/>
        </w:rPr>
        <w:t>prova foram os mesmos para os dois tipos de</w:t>
      </w:r>
      <w:r>
        <w:rPr>
          <w:sz w:val="22"/>
          <w:szCs w:val="22"/>
        </w:rPr>
        <w:t xml:space="preserve"> </w:t>
      </w:r>
      <w:r w:rsidRPr="001C7E43">
        <w:rPr>
          <w:sz w:val="22"/>
          <w:szCs w:val="22"/>
        </w:rPr>
        <w:t>c</w:t>
      </w:r>
      <w:r w:rsidR="00997788">
        <w:rPr>
          <w:sz w:val="22"/>
          <w:szCs w:val="22"/>
        </w:rPr>
        <w:t>oncreto para que não haja altera</w:t>
      </w:r>
      <w:r w:rsidRPr="001C7E43">
        <w:rPr>
          <w:sz w:val="22"/>
          <w:szCs w:val="22"/>
        </w:rPr>
        <w:t>ção nos resultados.</w:t>
      </w:r>
    </w:p>
    <w:p w14:paraId="02DFD588" w14:textId="77777777" w:rsidR="001C7E43" w:rsidRDefault="001C7E43" w:rsidP="001C7E43">
      <w:pPr>
        <w:ind w:firstLine="709"/>
        <w:jc w:val="both"/>
        <w:rPr>
          <w:sz w:val="22"/>
          <w:szCs w:val="22"/>
        </w:rPr>
      </w:pPr>
      <w:r w:rsidRPr="001C7E43">
        <w:rPr>
          <w:sz w:val="22"/>
          <w:szCs w:val="22"/>
        </w:rPr>
        <w:t>O primeiro lote ensai</w:t>
      </w:r>
      <w:r w:rsidR="00066C58">
        <w:rPr>
          <w:sz w:val="22"/>
          <w:szCs w:val="22"/>
        </w:rPr>
        <w:t>ado foi com o concreto realizado</w:t>
      </w:r>
      <w:r w:rsidRPr="001C7E43">
        <w:rPr>
          <w:sz w:val="22"/>
          <w:szCs w:val="22"/>
        </w:rPr>
        <w:t xml:space="preserve"> pe</w:t>
      </w:r>
      <w:r>
        <w:rPr>
          <w:sz w:val="22"/>
          <w:szCs w:val="22"/>
        </w:rPr>
        <w:t xml:space="preserve">la central de concretagem, este </w:t>
      </w:r>
      <w:r w:rsidR="00066C58">
        <w:rPr>
          <w:sz w:val="22"/>
          <w:szCs w:val="22"/>
        </w:rPr>
        <w:t>foi colhido</w:t>
      </w:r>
      <w:r w:rsidRPr="001C7E43">
        <w:rPr>
          <w:sz w:val="22"/>
          <w:szCs w:val="22"/>
        </w:rPr>
        <w:t xml:space="preserve"> diretamente na saída do caminhão betoneira da</w:t>
      </w:r>
      <w:r w:rsidR="00997788">
        <w:rPr>
          <w:sz w:val="22"/>
          <w:szCs w:val="22"/>
        </w:rPr>
        <w:t xml:space="preserve"> usina e moldado na sequência no local de obra. De início,</w:t>
      </w:r>
      <w:r w:rsidRPr="001C7E43">
        <w:rPr>
          <w:sz w:val="22"/>
          <w:szCs w:val="22"/>
        </w:rPr>
        <w:t xml:space="preserve"> foi despejado o concreto dentro de um carrinho de</w:t>
      </w:r>
      <w:r>
        <w:rPr>
          <w:sz w:val="22"/>
          <w:szCs w:val="22"/>
        </w:rPr>
        <w:t xml:space="preserve"> </w:t>
      </w:r>
      <w:r w:rsidR="00066C58">
        <w:rPr>
          <w:sz w:val="22"/>
          <w:szCs w:val="22"/>
        </w:rPr>
        <w:t>mão, em seguida</w:t>
      </w:r>
      <w:r w:rsidRPr="001C7E43">
        <w:rPr>
          <w:sz w:val="22"/>
          <w:szCs w:val="22"/>
        </w:rPr>
        <w:t xml:space="preserve"> foi realizado o ensaio de abatimento pelo tronco de cone de acordo com a</w:t>
      </w:r>
      <w:r>
        <w:rPr>
          <w:sz w:val="22"/>
          <w:szCs w:val="22"/>
        </w:rPr>
        <w:t xml:space="preserve"> </w:t>
      </w:r>
      <w:r w:rsidRPr="001C7E43">
        <w:rPr>
          <w:sz w:val="22"/>
          <w:szCs w:val="22"/>
        </w:rPr>
        <w:t>NBR NM 67 (ABNT,</w:t>
      </w:r>
      <w:r w:rsidR="0099577D">
        <w:rPr>
          <w:sz w:val="22"/>
          <w:szCs w:val="22"/>
        </w:rPr>
        <w:t xml:space="preserve"> 1998), logo após foram moldados 18 corpos </w:t>
      </w:r>
      <w:r w:rsidRPr="001C7E43">
        <w:rPr>
          <w:sz w:val="22"/>
          <w:szCs w:val="22"/>
        </w:rPr>
        <w:t>de</w:t>
      </w:r>
      <w:r w:rsidR="0099577D">
        <w:rPr>
          <w:sz w:val="22"/>
          <w:szCs w:val="22"/>
        </w:rPr>
        <w:t xml:space="preserve"> </w:t>
      </w:r>
      <w:r w:rsidRPr="001C7E43">
        <w:rPr>
          <w:sz w:val="22"/>
          <w:szCs w:val="22"/>
        </w:rPr>
        <w:t>prova cilíndricos de dimensão 10x20 de acordo com a NBR 5738 (ABNT, 2015)</w:t>
      </w:r>
      <w:r w:rsidR="0099577D">
        <w:rPr>
          <w:sz w:val="22"/>
          <w:szCs w:val="22"/>
        </w:rPr>
        <w:t>.</w:t>
      </w:r>
    </w:p>
    <w:p w14:paraId="600F6CE4" w14:textId="77777777" w:rsidR="00883084" w:rsidRPr="00AD7E90" w:rsidRDefault="00883084" w:rsidP="00883084">
      <w:pPr>
        <w:ind w:firstLine="709"/>
        <w:jc w:val="both"/>
        <w:rPr>
          <w:sz w:val="22"/>
          <w:szCs w:val="22"/>
        </w:rPr>
      </w:pPr>
      <w:r>
        <w:rPr>
          <w:sz w:val="22"/>
          <w:szCs w:val="22"/>
        </w:rPr>
        <w:t>A partir dos</w:t>
      </w:r>
      <w:r w:rsidR="00066C58">
        <w:rPr>
          <w:sz w:val="22"/>
          <w:szCs w:val="22"/>
        </w:rPr>
        <w:t xml:space="preserve"> dados gerados</w:t>
      </w:r>
      <w:r w:rsidR="00AD7E90" w:rsidRPr="00AD7E90">
        <w:rPr>
          <w:sz w:val="22"/>
          <w:szCs w:val="22"/>
        </w:rPr>
        <w:t xml:space="preserve"> pela conc</w:t>
      </w:r>
      <w:r w:rsidR="00066C58">
        <w:rPr>
          <w:sz w:val="22"/>
          <w:szCs w:val="22"/>
        </w:rPr>
        <w:t>reteira, foi possível desenvolver</w:t>
      </w:r>
      <w:r w:rsidR="00AD7E90" w:rsidRPr="00AD7E90">
        <w:rPr>
          <w:sz w:val="22"/>
          <w:szCs w:val="22"/>
        </w:rPr>
        <w:t xml:space="preserve"> o traço do</w:t>
      </w:r>
      <w:r>
        <w:rPr>
          <w:sz w:val="22"/>
          <w:szCs w:val="22"/>
        </w:rPr>
        <w:t xml:space="preserve"> </w:t>
      </w:r>
      <w:r w:rsidR="00AD7E90" w:rsidRPr="00AD7E90">
        <w:rPr>
          <w:sz w:val="22"/>
          <w:szCs w:val="22"/>
        </w:rPr>
        <w:t>concreto usinado:</w:t>
      </w:r>
    </w:p>
    <w:p w14:paraId="4AD1404B" w14:textId="77777777" w:rsidR="00AD7E90" w:rsidRPr="00AD7E90" w:rsidRDefault="00F01D9D" w:rsidP="00883084">
      <w:pPr>
        <w:ind w:firstLine="709"/>
        <w:jc w:val="center"/>
        <w:rPr>
          <w:sz w:val="22"/>
          <w:szCs w:val="22"/>
        </w:rPr>
      </w:pPr>
      <w:r w:rsidRPr="00AD7E90">
        <w:rPr>
          <w:sz w:val="22"/>
          <w:szCs w:val="22"/>
        </w:rPr>
        <w:t>1:</w:t>
      </w:r>
      <w:r w:rsidR="00AD7E90" w:rsidRPr="00AD7E90">
        <w:rPr>
          <w:sz w:val="22"/>
          <w:szCs w:val="22"/>
        </w:rPr>
        <w:t xml:space="preserve"> 3,</w:t>
      </w:r>
      <w:r>
        <w:rPr>
          <w:sz w:val="22"/>
          <w:szCs w:val="22"/>
        </w:rPr>
        <w:t xml:space="preserve"> </w:t>
      </w:r>
      <w:r w:rsidRPr="00AD7E90">
        <w:rPr>
          <w:sz w:val="22"/>
          <w:szCs w:val="22"/>
        </w:rPr>
        <w:t>2:</w:t>
      </w:r>
      <w:r w:rsidR="00AD7E90" w:rsidRPr="00AD7E90">
        <w:rPr>
          <w:sz w:val="22"/>
          <w:szCs w:val="22"/>
        </w:rPr>
        <w:t xml:space="preserve"> </w:t>
      </w:r>
      <w:r w:rsidRPr="00AD7E90">
        <w:rPr>
          <w:sz w:val="22"/>
          <w:szCs w:val="22"/>
        </w:rPr>
        <w:t>3:</w:t>
      </w:r>
      <w:r w:rsidR="00AD7E90" w:rsidRPr="00AD7E90">
        <w:rPr>
          <w:sz w:val="22"/>
          <w:szCs w:val="22"/>
        </w:rPr>
        <w:t xml:space="preserve"> 1,</w:t>
      </w:r>
      <w:r w:rsidRPr="00AD7E90">
        <w:rPr>
          <w:sz w:val="22"/>
          <w:szCs w:val="22"/>
        </w:rPr>
        <w:t>4:</w:t>
      </w:r>
      <w:r w:rsidR="00AD7E90" w:rsidRPr="00AD7E90">
        <w:rPr>
          <w:sz w:val="22"/>
          <w:szCs w:val="22"/>
        </w:rPr>
        <w:t xml:space="preserve"> 0,42</w:t>
      </w:r>
    </w:p>
    <w:p w14:paraId="589C6971" w14:textId="77777777" w:rsidR="00AD7E90" w:rsidRDefault="00F01D9D" w:rsidP="00883084">
      <w:pPr>
        <w:ind w:firstLine="709"/>
        <w:jc w:val="center"/>
        <w:rPr>
          <w:sz w:val="22"/>
          <w:szCs w:val="22"/>
        </w:rPr>
      </w:pPr>
      <w:r w:rsidRPr="00AD7E90">
        <w:rPr>
          <w:sz w:val="22"/>
          <w:szCs w:val="22"/>
        </w:rPr>
        <w:t>cim:</w:t>
      </w:r>
      <w:r w:rsidR="00AD7E90" w:rsidRPr="00AD7E90">
        <w:rPr>
          <w:sz w:val="22"/>
          <w:szCs w:val="22"/>
        </w:rPr>
        <w:t xml:space="preserve"> </w:t>
      </w:r>
      <w:r w:rsidRPr="00AD7E90">
        <w:rPr>
          <w:sz w:val="22"/>
          <w:szCs w:val="22"/>
        </w:rPr>
        <w:t>areia:</w:t>
      </w:r>
      <w:r w:rsidR="00AD7E90" w:rsidRPr="00AD7E90">
        <w:rPr>
          <w:sz w:val="22"/>
          <w:szCs w:val="22"/>
        </w:rPr>
        <w:t xml:space="preserve"> brita </w:t>
      </w:r>
      <w:r w:rsidRPr="00AD7E90">
        <w:rPr>
          <w:sz w:val="22"/>
          <w:szCs w:val="22"/>
        </w:rPr>
        <w:t>1:</w:t>
      </w:r>
      <w:r w:rsidR="00AD7E90" w:rsidRPr="00AD7E90">
        <w:rPr>
          <w:sz w:val="22"/>
          <w:szCs w:val="22"/>
        </w:rPr>
        <w:t xml:space="preserve"> </w:t>
      </w:r>
      <w:r w:rsidRPr="00AD7E90">
        <w:rPr>
          <w:sz w:val="22"/>
          <w:szCs w:val="22"/>
        </w:rPr>
        <w:t>pedrisco:</w:t>
      </w:r>
      <w:r w:rsidR="00AD7E90" w:rsidRPr="00AD7E90">
        <w:rPr>
          <w:sz w:val="22"/>
          <w:szCs w:val="22"/>
        </w:rPr>
        <w:t xml:space="preserve"> água</w:t>
      </w:r>
    </w:p>
    <w:p w14:paraId="0385F8FC" w14:textId="77777777" w:rsidR="00883084" w:rsidRDefault="00883084" w:rsidP="00883084">
      <w:pPr>
        <w:ind w:firstLine="709"/>
        <w:jc w:val="center"/>
        <w:rPr>
          <w:sz w:val="22"/>
          <w:szCs w:val="22"/>
        </w:rPr>
      </w:pPr>
    </w:p>
    <w:p w14:paraId="45AD825C" w14:textId="77777777" w:rsidR="00883084" w:rsidRDefault="00883084" w:rsidP="00883084">
      <w:pPr>
        <w:ind w:firstLine="709"/>
        <w:rPr>
          <w:sz w:val="22"/>
          <w:szCs w:val="22"/>
        </w:rPr>
      </w:pPr>
      <w:r w:rsidRPr="00883084">
        <w:rPr>
          <w:sz w:val="22"/>
          <w:szCs w:val="22"/>
        </w:rPr>
        <w:t>Em relação a massa de ciment</w:t>
      </w:r>
      <w:r w:rsidR="00066C58">
        <w:rPr>
          <w:sz w:val="22"/>
          <w:szCs w:val="22"/>
        </w:rPr>
        <w:t>o (traço em massa) identifica</w:t>
      </w:r>
      <w:r>
        <w:rPr>
          <w:sz w:val="22"/>
          <w:szCs w:val="22"/>
        </w:rPr>
        <w:t>-se:</w:t>
      </w:r>
    </w:p>
    <w:p w14:paraId="2C6EE0B6" w14:textId="77777777" w:rsidR="00883084" w:rsidRPr="00883084" w:rsidRDefault="00883084" w:rsidP="00883084">
      <w:pPr>
        <w:ind w:firstLine="709"/>
        <w:rPr>
          <w:sz w:val="22"/>
          <w:szCs w:val="22"/>
        </w:rPr>
      </w:pPr>
    </w:p>
    <w:p w14:paraId="34AF5F10" w14:textId="77777777" w:rsidR="00883084" w:rsidRPr="00883084" w:rsidRDefault="00F01D9D" w:rsidP="00883084">
      <w:pPr>
        <w:ind w:firstLine="709"/>
        <w:jc w:val="center"/>
        <w:rPr>
          <w:sz w:val="22"/>
          <w:szCs w:val="22"/>
        </w:rPr>
      </w:pPr>
      <w:r w:rsidRPr="00883084">
        <w:rPr>
          <w:sz w:val="22"/>
          <w:szCs w:val="22"/>
        </w:rPr>
        <w:t>50:</w:t>
      </w:r>
      <w:r w:rsidR="00883084" w:rsidRPr="00883084">
        <w:rPr>
          <w:sz w:val="22"/>
          <w:szCs w:val="22"/>
        </w:rPr>
        <w:t xml:space="preserve"> </w:t>
      </w:r>
      <w:r w:rsidRPr="00883084">
        <w:rPr>
          <w:sz w:val="22"/>
          <w:szCs w:val="22"/>
        </w:rPr>
        <w:t>160:</w:t>
      </w:r>
      <w:r w:rsidR="00883084" w:rsidRPr="00883084">
        <w:rPr>
          <w:sz w:val="22"/>
          <w:szCs w:val="22"/>
        </w:rPr>
        <w:t xml:space="preserve"> </w:t>
      </w:r>
      <w:r w:rsidRPr="00883084">
        <w:rPr>
          <w:sz w:val="22"/>
          <w:szCs w:val="22"/>
        </w:rPr>
        <w:t>150:</w:t>
      </w:r>
      <w:r w:rsidR="00883084" w:rsidRPr="00883084">
        <w:rPr>
          <w:sz w:val="22"/>
          <w:szCs w:val="22"/>
        </w:rPr>
        <w:t xml:space="preserve"> </w:t>
      </w:r>
      <w:r w:rsidRPr="00883084">
        <w:rPr>
          <w:sz w:val="22"/>
          <w:szCs w:val="22"/>
        </w:rPr>
        <w:t>70:</w:t>
      </w:r>
      <w:r w:rsidR="00883084" w:rsidRPr="00883084">
        <w:rPr>
          <w:sz w:val="22"/>
          <w:szCs w:val="22"/>
        </w:rPr>
        <w:t xml:space="preserve"> 21</w:t>
      </w:r>
    </w:p>
    <w:p w14:paraId="46DEC473" w14:textId="77777777" w:rsidR="00883084" w:rsidRDefault="00F01D9D" w:rsidP="00883084">
      <w:pPr>
        <w:ind w:firstLine="709"/>
        <w:jc w:val="center"/>
        <w:rPr>
          <w:sz w:val="22"/>
          <w:szCs w:val="22"/>
        </w:rPr>
      </w:pPr>
      <w:r w:rsidRPr="00883084">
        <w:rPr>
          <w:sz w:val="22"/>
          <w:szCs w:val="22"/>
        </w:rPr>
        <w:t>cim (</w:t>
      </w:r>
      <w:r w:rsidR="00883084" w:rsidRPr="00883084">
        <w:rPr>
          <w:sz w:val="22"/>
          <w:szCs w:val="22"/>
        </w:rPr>
        <w:t>Kg</w:t>
      </w:r>
      <w:r w:rsidRPr="00883084">
        <w:rPr>
          <w:sz w:val="22"/>
          <w:szCs w:val="22"/>
        </w:rPr>
        <w:t>):</w:t>
      </w:r>
      <w:r w:rsidR="00883084" w:rsidRPr="00883084">
        <w:rPr>
          <w:sz w:val="22"/>
          <w:szCs w:val="22"/>
        </w:rPr>
        <w:t xml:space="preserve"> </w:t>
      </w:r>
      <w:r w:rsidRPr="00883084">
        <w:rPr>
          <w:sz w:val="22"/>
          <w:szCs w:val="22"/>
        </w:rPr>
        <w:t>areia (</w:t>
      </w:r>
      <w:r w:rsidR="00883084" w:rsidRPr="00883084">
        <w:rPr>
          <w:sz w:val="22"/>
          <w:szCs w:val="22"/>
        </w:rPr>
        <w:t>Kg</w:t>
      </w:r>
      <w:r w:rsidRPr="00883084">
        <w:rPr>
          <w:sz w:val="22"/>
          <w:szCs w:val="22"/>
        </w:rPr>
        <w:t>):</w:t>
      </w:r>
      <w:r w:rsidR="00883084" w:rsidRPr="00883084">
        <w:rPr>
          <w:sz w:val="22"/>
          <w:szCs w:val="22"/>
        </w:rPr>
        <w:t xml:space="preserve"> brita 1(Kg</w:t>
      </w:r>
      <w:r w:rsidRPr="00883084">
        <w:rPr>
          <w:sz w:val="22"/>
          <w:szCs w:val="22"/>
        </w:rPr>
        <w:t>):</w:t>
      </w:r>
      <w:r w:rsidR="00883084" w:rsidRPr="00883084">
        <w:rPr>
          <w:sz w:val="22"/>
          <w:szCs w:val="22"/>
        </w:rPr>
        <w:t xml:space="preserve"> </w:t>
      </w:r>
      <w:r w:rsidRPr="00883084">
        <w:rPr>
          <w:sz w:val="22"/>
          <w:szCs w:val="22"/>
        </w:rPr>
        <w:t>pedrisco (</w:t>
      </w:r>
      <w:r w:rsidR="00883084" w:rsidRPr="00883084">
        <w:rPr>
          <w:sz w:val="22"/>
          <w:szCs w:val="22"/>
        </w:rPr>
        <w:t>Kg</w:t>
      </w:r>
      <w:r w:rsidRPr="00883084">
        <w:rPr>
          <w:sz w:val="22"/>
          <w:szCs w:val="22"/>
        </w:rPr>
        <w:t>):</w:t>
      </w:r>
      <w:r w:rsidR="00883084" w:rsidRPr="00883084">
        <w:rPr>
          <w:sz w:val="22"/>
          <w:szCs w:val="22"/>
        </w:rPr>
        <w:t xml:space="preserve"> água(litros)</w:t>
      </w:r>
    </w:p>
    <w:p w14:paraId="6B234F3C" w14:textId="77777777" w:rsidR="00883084" w:rsidRDefault="00883084" w:rsidP="00883084">
      <w:pPr>
        <w:ind w:firstLine="709"/>
        <w:jc w:val="center"/>
        <w:rPr>
          <w:sz w:val="22"/>
          <w:szCs w:val="22"/>
        </w:rPr>
      </w:pPr>
    </w:p>
    <w:p w14:paraId="44A39A5F" w14:textId="77777777" w:rsidR="00883084" w:rsidRPr="00883084" w:rsidRDefault="008B538D" w:rsidP="00883084">
      <w:pPr>
        <w:ind w:firstLine="709"/>
        <w:jc w:val="both"/>
        <w:rPr>
          <w:sz w:val="22"/>
          <w:szCs w:val="22"/>
        </w:rPr>
      </w:pPr>
      <w:r>
        <w:rPr>
          <w:sz w:val="22"/>
          <w:szCs w:val="22"/>
        </w:rPr>
        <w:t xml:space="preserve">No </w:t>
      </w:r>
      <w:r w:rsidR="00D9152A">
        <w:rPr>
          <w:sz w:val="22"/>
          <w:szCs w:val="22"/>
        </w:rPr>
        <w:t>concreto elaborado</w:t>
      </w:r>
      <w:r w:rsidR="00883084" w:rsidRPr="00883084">
        <w:rPr>
          <w:sz w:val="22"/>
          <w:szCs w:val="22"/>
        </w:rPr>
        <w:t xml:space="preserve"> no canteiro de obras, o con</w:t>
      </w:r>
      <w:r w:rsidR="00D9152A">
        <w:rPr>
          <w:sz w:val="22"/>
          <w:szCs w:val="22"/>
        </w:rPr>
        <w:t>sumo de material para a geração</w:t>
      </w:r>
      <w:r w:rsidR="00883084">
        <w:rPr>
          <w:sz w:val="22"/>
          <w:szCs w:val="22"/>
        </w:rPr>
        <w:t xml:space="preserve"> </w:t>
      </w:r>
      <w:r w:rsidR="00883084" w:rsidRPr="00883084">
        <w:rPr>
          <w:sz w:val="22"/>
          <w:szCs w:val="22"/>
        </w:rPr>
        <w:t>do concreto com resistência caract</w:t>
      </w:r>
      <w:r w:rsidR="00D9152A">
        <w:rPr>
          <w:sz w:val="22"/>
          <w:szCs w:val="22"/>
        </w:rPr>
        <w:t>erística de 20 Mpa foi considerado no instante</w:t>
      </w:r>
      <w:r w:rsidR="00883084" w:rsidRPr="00883084">
        <w:rPr>
          <w:sz w:val="22"/>
          <w:szCs w:val="22"/>
        </w:rPr>
        <w:t xml:space="preserve"> em que eram</w:t>
      </w:r>
      <w:r w:rsidR="00883084">
        <w:rPr>
          <w:sz w:val="22"/>
          <w:szCs w:val="22"/>
        </w:rPr>
        <w:t xml:space="preserve"> </w:t>
      </w:r>
      <w:r w:rsidR="00D9152A">
        <w:rPr>
          <w:sz w:val="22"/>
          <w:szCs w:val="22"/>
        </w:rPr>
        <w:t>manuseados</w:t>
      </w:r>
      <w:r w:rsidR="00883084" w:rsidRPr="00883084">
        <w:rPr>
          <w:sz w:val="22"/>
          <w:szCs w:val="22"/>
        </w:rPr>
        <w:t xml:space="preserve"> na betoneira estacionária.</w:t>
      </w:r>
    </w:p>
    <w:p w14:paraId="536605CD" w14:textId="77777777" w:rsidR="00883084" w:rsidRDefault="00D9152A" w:rsidP="00883084">
      <w:pPr>
        <w:ind w:firstLine="709"/>
        <w:jc w:val="both"/>
        <w:rPr>
          <w:sz w:val="22"/>
          <w:szCs w:val="22"/>
        </w:rPr>
      </w:pPr>
      <w:r>
        <w:rPr>
          <w:sz w:val="22"/>
          <w:szCs w:val="22"/>
        </w:rPr>
        <w:t>Como meio de manejo</w:t>
      </w:r>
      <w:r w:rsidR="00883084" w:rsidRPr="00883084">
        <w:rPr>
          <w:sz w:val="22"/>
          <w:szCs w:val="22"/>
        </w:rPr>
        <w:t xml:space="preserve"> f</w:t>
      </w:r>
      <w:r>
        <w:rPr>
          <w:sz w:val="22"/>
          <w:szCs w:val="22"/>
        </w:rPr>
        <w:t>oi utilizado um balde, constatou</w:t>
      </w:r>
      <w:r w:rsidR="00883084" w:rsidRPr="00883084">
        <w:rPr>
          <w:sz w:val="22"/>
          <w:szCs w:val="22"/>
        </w:rPr>
        <w:t>-se que para cada ba</w:t>
      </w:r>
      <w:r w:rsidR="008B538D">
        <w:rPr>
          <w:sz w:val="22"/>
          <w:szCs w:val="22"/>
        </w:rPr>
        <w:t>lde com cimento, foram usados</w:t>
      </w:r>
      <w:r w:rsidR="00883084" w:rsidRPr="00883084">
        <w:rPr>
          <w:sz w:val="22"/>
          <w:szCs w:val="22"/>
        </w:rPr>
        <w:t xml:space="preserve"> 3 baldes com areia, 3</w:t>
      </w:r>
      <w:r w:rsidR="00883084">
        <w:rPr>
          <w:sz w:val="22"/>
          <w:szCs w:val="22"/>
        </w:rPr>
        <w:t xml:space="preserve"> </w:t>
      </w:r>
      <w:r w:rsidR="00883084" w:rsidRPr="00883084">
        <w:rPr>
          <w:sz w:val="22"/>
          <w:szCs w:val="22"/>
        </w:rPr>
        <w:t>baldes com brita 1 e em torno de 80% do volume do bande com água dentro da betoneira.</w:t>
      </w:r>
      <w:r w:rsidR="00883084">
        <w:rPr>
          <w:sz w:val="22"/>
          <w:szCs w:val="22"/>
        </w:rPr>
        <w:t xml:space="preserve"> </w:t>
      </w:r>
      <w:r>
        <w:rPr>
          <w:sz w:val="22"/>
          <w:szCs w:val="22"/>
        </w:rPr>
        <w:t>Percebeu</w:t>
      </w:r>
      <w:r w:rsidR="008B538D">
        <w:rPr>
          <w:sz w:val="22"/>
          <w:szCs w:val="22"/>
        </w:rPr>
        <w:t>-se que não existe um equilíbrio</w:t>
      </w:r>
      <w:r w:rsidR="00883084" w:rsidRPr="00883084">
        <w:rPr>
          <w:sz w:val="22"/>
          <w:szCs w:val="22"/>
        </w:rPr>
        <w:t xml:space="preserve"> total das quantidades de material colocada na betoneira,</w:t>
      </w:r>
      <w:r w:rsidR="00883084">
        <w:rPr>
          <w:sz w:val="22"/>
          <w:szCs w:val="22"/>
        </w:rPr>
        <w:t xml:space="preserve"> </w:t>
      </w:r>
      <w:r w:rsidR="00883084" w:rsidRPr="00883084">
        <w:rPr>
          <w:sz w:val="22"/>
          <w:szCs w:val="22"/>
        </w:rPr>
        <w:t>pois em alguns casos o balde estav</w:t>
      </w:r>
      <w:r w:rsidR="008B538D">
        <w:rPr>
          <w:sz w:val="22"/>
          <w:szCs w:val="22"/>
        </w:rPr>
        <w:t>a cheio, em outros não aplicava</w:t>
      </w:r>
      <w:r w:rsidR="00883084" w:rsidRPr="00883084">
        <w:rPr>
          <w:sz w:val="22"/>
          <w:szCs w:val="22"/>
        </w:rPr>
        <w:t xml:space="preserve"> sua capacidade total, e em</w:t>
      </w:r>
      <w:r w:rsidR="00883084">
        <w:rPr>
          <w:sz w:val="22"/>
          <w:szCs w:val="22"/>
        </w:rPr>
        <w:t xml:space="preserve"> </w:t>
      </w:r>
      <w:r w:rsidR="00883084" w:rsidRPr="00883084">
        <w:rPr>
          <w:sz w:val="22"/>
          <w:szCs w:val="22"/>
        </w:rPr>
        <w:t>outros casos a</w:t>
      </w:r>
      <w:r w:rsidR="008B538D">
        <w:rPr>
          <w:sz w:val="22"/>
          <w:szCs w:val="22"/>
        </w:rPr>
        <w:t>té excedia esse volume</w:t>
      </w:r>
      <w:r w:rsidR="00883084">
        <w:rPr>
          <w:sz w:val="22"/>
          <w:szCs w:val="22"/>
        </w:rPr>
        <w:t>.</w:t>
      </w:r>
    </w:p>
    <w:p w14:paraId="0BF97AC5" w14:textId="77777777" w:rsidR="001C7E43" w:rsidRPr="00E93BF5" w:rsidRDefault="00066C58" w:rsidP="0065111C">
      <w:pPr>
        <w:ind w:firstLine="709"/>
        <w:jc w:val="both"/>
        <w:rPr>
          <w:sz w:val="22"/>
          <w:szCs w:val="22"/>
        </w:rPr>
      </w:pPr>
      <w:r>
        <w:rPr>
          <w:sz w:val="22"/>
          <w:szCs w:val="22"/>
        </w:rPr>
        <w:t>O gráfico 1</w:t>
      </w:r>
      <w:r w:rsidR="00433DE1" w:rsidRPr="00433DE1">
        <w:rPr>
          <w:sz w:val="22"/>
          <w:szCs w:val="22"/>
        </w:rPr>
        <w:t xml:space="preserve"> mostra os resultados obtidos de resistência à compressão, em MPa,</w:t>
      </w:r>
      <w:r w:rsidR="00433DE1">
        <w:rPr>
          <w:sz w:val="22"/>
          <w:szCs w:val="22"/>
        </w:rPr>
        <w:t xml:space="preserve"> </w:t>
      </w:r>
      <w:r w:rsidR="00D9152A">
        <w:rPr>
          <w:sz w:val="22"/>
          <w:szCs w:val="22"/>
        </w:rPr>
        <w:t>alcançadas</w:t>
      </w:r>
      <w:r w:rsidR="00433DE1" w:rsidRPr="00433DE1">
        <w:rPr>
          <w:sz w:val="22"/>
          <w:szCs w:val="22"/>
        </w:rPr>
        <w:t xml:space="preserve"> para ambos os concretos aos 7, 14, e 28 dias de idade, em que foram obtidas</w:t>
      </w:r>
      <w:r w:rsidR="00433DE1">
        <w:rPr>
          <w:sz w:val="22"/>
          <w:szCs w:val="22"/>
        </w:rPr>
        <w:t xml:space="preserve"> </w:t>
      </w:r>
      <w:r w:rsidR="00433DE1" w:rsidRPr="00433DE1">
        <w:rPr>
          <w:sz w:val="22"/>
          <w:szCs w:val="22"/>
        </w:rPr>
        <w:t>através da média aritmética entre os 3 corpos de prova para cada concreto em cada idade.</w:t>
      </w:r>
    </w:p>
    <w:p w14:paraId="7CE77D40" w14:textId="77777777" w:rsidR="00030F47" w:rsidRPr="00E93BF5" w:rsidRDefault="00215B04" w:rsidP="00C437CB">
      <w:pPr>
        <w:jc w:val="both"/>
        <w:rPr>
          <w:sz w:val="22"/>
          <w:szCs w:val="22"/>
        </w:rPr>
      </w:pPr>
      <w:r>
        <w:rPr>
          <w:sz w:val="22"/>
          <w:szCs w:val="22"/>
        </w:rPr>
        <w:tab/>
      </w:r>
    </w:p>
    <w:p w14:paraId="57BD0E76" w14:textId="77777777" w:rsidR="00AD7E90" w:rsidRPr="00AD7E90" w:rsidRDefault="0065111C" w:rsidP="00AD7E90">
      <w:pPr>
        <w:pStyle w:val="p11"/>
        <w:jc w:val="center"/>
        <w:rPr>
          <w:sz w:val="22"/>
          <w:szCs w:val="22"/>
        </w:rPr>
      </w:pPr>
      <w:r>
        <w:rPr>
          <w:sz w:val="22"/>
          <w:szCs w:val="22"/>
        </w:rPr>
        <w:t xml:space="preserve">Gráfico </w:t>
      </w:r>
      <w:r w:rsidR="00A35221">
        <w:rPr>
          <w:sz w:val="22"/>
          <w:szCs w:val="22"/>
        </w:rPr>
        <w:t>1</w:t>
      </w:r>
      <w:r w:rsidR="00E93BF5" w:rsidRPr="00E93BF5">
        <w:rPr>
          <w:sz w:val="22"/>
          <w:szCs w:val="22"/>
        </w:rPr>
        <w:t xml:space="preserve">. </w:t>
      </w:r>
      <w:r w:rsidR="00AD7E90" w:rsidRPr="00AD7E90">
        <w:rPr>
          <w:sz w:val="22"/>
          <w:szCs w:val="22"/>
        </w:rPr>
        <w:t>Média dos resultados obtidos no ensaio de resistência à compressão do</w:t>
      </w:r>
    </w:p>
    <w:p w14:paraId="0AE0BBC8" w14:textId="77777777" w:rsidR="00E93BF5" w:rsidRPr="00E93BF5" w:rsidRDefault="00AD7E90" w:rsidP="00AD7E90">
      <w:pPr>
        <w:pStyle w:val="p11"/>
        <w:tabs>
          <w:tab w:val="clear" w:pos="720"/>
        </w:tabs>
        <w:spacing w:line="240" w:lineRule="auto"/>
        <w:jc w:val="center"/>
        <w:rPr>
          <w:sz w:val="22"/>
          <w:szCs w:val="22"/>
        </w:rPr>
      </w:pPr>
      <w:r w:rsidRPr="00AD7E90">
        <w:rPr>
          <w:sz w:val="22"/>
          <w:szCs w:val="22"/>
        </w:rPr>
        <w:t>concreto usinado e do c</w:t>
      </w:r>
      <w:r>
        <w:rPr>
          <w:sz w:val="22"/>
          <w:szCs w:val="22"/>
        </w:rPr>
        <w:t>oncreto produzido no canteiro de obras.</w:t>
      </w:r>
    </w:p>
    <w:p w14:paraId="6A90A53F" w14:textId="77777777" w:rsidR="00433DE1" w:rsidRDefault="0008755F" w:rsidP="00DA7EFB">
      <w:pPr>
        <w:jc w:val="center"/>
        <w:rPr>
          <w:sz w:val="22"/>
          <w:szCs w:val="22"/>
        </w:rPr>
      </w:pPr>
      <w:r w:rsidRPr="009C3ADF">
        <w:rPr>
          <w:noProof/>
        </w:rPr>
        <w:drawing>
          <wp:inline distT="0" distB="0" distL="0" distR="0" wp14:anchorId="536F6ABA" wp14:editId="745E5329">
            <wp:extent cx="3639185" cy="1276985"/>
            <wp:effectExtent l="0" t="0" r="0" b="0"/>
            <wp:docPr id="2" name="Gráfico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9185" cy="1276985"/>
                    </a:xfrm>
                    <a:prstGeom prst="rect">
                      <a:avLst/>
                    </a:prstGeom>
                    <a:noFill/>
                    <a:ln>
                      <a:noFill/>
                    </a:ln>
                  </pic:spPr>
                </pic:pic>
              </a:graphicData>
            </a:graphic>
          </wp:inline>
        </w:drawing>
      </w:r>
    </w:p>
    <w:p w14:paraId="4A204790" w14:textId="77777777" w:rsidR="00CF4D1D" w:rsidRDefault="00AD7E90" w:rsidP="007F30B9">
      <w:pPr>
        <w:jc w:val="center"/>
        <w:rPr>
          <w:sz w:val="22"/>
          <w:szCs w:val="22"/>
        </w:rPr>
      </w:pPr>
      <w:r>
        <w:rPr>
          <w:sz w:val="22"/>
          <w:szCs w:val="22"/>
        </w:rPr>
        <w:t>Fonte: autor, 2023.</w:t>
      </w:r>
    </w:p>
    <w:p w14:paraId="53664BCF" w14:textId="77777777" w:rsidR="005036D4" w:rsidRDefault="00117FDB" w:rsidP="00AD7E90">
      <w:pPr>
        <w:ind w:firstLine="709"/>
        <w:jc w:val="both"/>
        <w:rPr>
          <w:sz w:val="22"/>
          <w:szCs w:val="22"/>
        </w:rPr>
      </w:pPr>
      <w:r>
        <w:rPr>
          <w:sz w:val="22"/>
          <w:szCs w:val="22"/>
        </w:rPr>
        <w:t>Verificou</w:t>
      </w:r>
      <w:r w:rsidR="00AD7E90" w:rsidRPr="00AD7E90">
        <w:rPr>
          <w:sz w:val="22"/>
          <w:szCs w:val="22"/>
        </w:rPr>
        <w:t>-se que desde as primeiras idades a resistência a compressão do concreto usinado</w:t>
      </w:r>
      <w:r w:rsidR="00AD7E90">
        <w:rPr>
          <w:sz w:val="22"/>
          <w:szCs w:val="22"/>
        </w:rPr>
        <w:t xml:space="preserve"> </w:t>
      </w:r>
      <w:r>
        <w:rPr>
          <w:sz w:val="22"/>
          <w:szCs w:val="22"/>
        </w:rPr>
        <w:t>foi totalmente</w:t>
      </w:r>
      <w:r w:rsidR="00AD7E90" w:rsidRPr="00AD7E90">
        <w:rPr>
          <w:sz w:val="22"/>
          <w:szCs w:val="22"/>
        </w:rPr>
        <w:t xml:space="preserve"> superior a resistência do concreto produ</w:t>
      </w:r>
      <w:r>
        <w:rPr>
          <w:sz w:val="22"/>
          <w:szCs w:val="22"/>
        </w:rPr>
        <w:t>zido no canteiro de obras, entretanto,</w:t>
      </w:r>
      <w:r w:rsidR="00AD7E90" w:rsidRPr="00AD7E90">
        <w:rPr>
          <w:sz w:val="22"/>
          <w:szCs w:val="22"/>
        </w:rPr>
        <w:t xml:space="preserve"> a curva</w:t>
      </w:r>
      <w:r w:rsidR="00AD7E90">
        <w:rPr>
          <w:sz w:val="22"/>
          <w:szCs w:val="22"/>
        </w:rPr>
        <w:t xml:space="preserve"> </w:t>
      </w:r>
      <w:r>
        <w:rPr>
          <w:sz w:val="22"/>
          <w:szCs w:val="22"/>
        </w:rPr>
        <w:t>que representa a evolução de resistência certifica</w:t>
      </w:r>
      <w:r w:rsidR="00AD7E90" w:rsidRPr="00AD7E90">
        <w:rPr>
          <w:sz w:val="22"/>
          <w:szCs w:val="22"/>
        </w:rPr>
        <w:t xml:space="preserve"> que o concreto usinado adere maior</w:t>
      </w:r>
      <w:r w:rsidR="00AD7E90">
        <w:rPr>
          <w:sz w:val="22"/>
          <w:szCs w:val="22"/>
        </w:rPr>
        <w:t xml:space="preserve"> </w:t>
      </w:r>
      <w:r w:rsidR="00AD7E90" w:rsidRPr="00AD7E90">
        <w:rPr>
          <w:sz w:val="22"/>
          <w:szCs w:val="22"/>
        </w:rPr>
        <w:t>resistência nas p</w:t>
      </w:r>
      <w:r>
        <w:rPr>
          <w:sz w:val="22"/>
          <w:szCs w:val="22"/>
        </w:rPr>
        <w:t>rimeiras idades e após</w:t>
      </w:r>
      <w:r w:rsidR="00AD7E90" w:rsidRPr="00AD7E90">
        <w:rPr>
          <w:sz w:val="22"/>
          <w:szCs w:val="22"/>
        </w:rPr>
        <w:t xml:space="preserve"> diminui a intensidade de crescimento,</w:t>
      </w:r>
      <w:r w:rsidR="00AD7E90">
        <w:rPr>
          <w:sz w:val="22"/>
          <w:szCs w:val="22"/>
        </w:rPr>
        <w:t xml:space="preserve"> </w:t>
      </w:r>
      <w:r w:rsidR="00AD7E90" w:rsidRPr="00AD7E90">
        <w:rPr>
          <w:sz w:val="22"/>
          <w:szCs w:val="22"/>
        </w:rPr>
        <w:t>estabilizando aos 28 dias. Já o concreto</w:t>
      </w:r>
    </w:p>
    <w:p w14:paraId="16771EA4" w14:textId="77777777" w:rsidR="00433DE1" w:rsidRDefault="00AD7E90" w:rsidP="00AD7E90">
      <w:pPr>
        <w:ind w:firstLine="709"/>
        <w:jc w:val="both"/>
        <w:rPr>
          <w:sz w:val="22"/>
          <w:szCs w:val="22"/>
        </w:rPr>
      </w:pPr>
      <w:r w:rsidRPr="00AD7E90">
        <w:rPr>
          <w:sz w:val="22"/>
          <w:szCs w:val="22"/>
        </w:rPr>
        <w:t>produzid</w:t>
      </w:r>
      <w:r w:rsidR="00117FDB">
        <w:rPr>
          <w:sz w:val="22"/>
          <w:szCs w:val="22"/>
        </w:rPr>
        <w:t>o no canteiro de obras manifesta</w:t>
      </w:r>
      <w:r w:rsidRPr="00AD7E90">
        <w:rPr>
          <w:sz w:val="22"/>
          <w:szCs w:val="22"/>
        </w:rPr>
        <w:t xml:space="preserve"> uma curva com</w:t>
      </w:r>
      <w:r>
        <w:rPr>
          <w:sz w:val="22"/>
          <w:szCs w:val="22"/>
        </w:rPr>
        <w:t xml:space="preserve"> </w:t>
      </w:r>
      <w:r w:rsidRPr="00AD7E90">
        <w:rPr>
          <w:sz w:val="22"/>
          <w:szCs w:val="22"/>
        </w:rPr>
        <w:t>c</w:t>
      </w:r>
      <w:r w:rsidR="00117FDB">
        <w:rPr>
          <w:sz w:val="22"/>
          <w:szCs w:val="22"/>
        </w:rPr>
        <w:t>rescimento mais lento e constante</w:t>
      </w:r>
      <w:r w:rsidRPr="00AD7E90">
        <w:rPr>
          <w:sz w:val="22"/>
          <w:szCs w:val="22"/>
        </w:rPr>
        <w:t xml:space="preserve"> nas idades iniciais, aumentando o ganho de resistência nas</w:t>
      </w:r>
      <w:r>
        <w:rPr>
          <w:sz w:val="22"/>
          <w:szCs w:val="22"/>
        </w:rPr>
        <w:t xml:space="preserve"> </w:t>
      </w:r>
      <w:r w:rsidR="00117FDB">
        <w:rPr>
          <w:sz w:val="22"/>
          <w:szCs w:val="22"/>
        </w:rPr>
        <w:t>idades de 14</w:t>
      </w:r>
      <w:r w:rsidRPr="00AD7E90">
        <w:rPr>
          <w:sz w:val="22"/>
          <w:szCs w:val="22"/>
        </w:rPr>
        <w:t xml:space="preserve"> a 28 dias</w:t>
      </w:r>
      <w:r>
        <w:rPr>
          <w:sz w:val="22"/>
          <w:szCs w:val="22"/>
        </w:rPr>
        <w:t>.</w:t>
      </w:r>
    </w:p>
    <w:p w14:paraId="72DF3644" w14:textId="77777777" w:rsidR="00433DE1" w:rsidRDefault="00F5631B" w:rsidP="00AD7E90">
      <w:pPr>
        <w:ind w:firstLine="709"/>
        <w:jc w:val="both"/>
        <w:rPr>
          <w:sz w:val="22"/>
          <w:szCs w:val="22"/>
        </w:rPr>
      </w:pPr>
      <w:r>
        <w:rPr>
          <w:sz w:val="22"/>
          <w:szCs w:val="22"/>
        </w:rPr>
        <w:lastRenderedPageBreak/>
        <w:t>Compreende</w:t>
      </w:r>
      <w:r w:rsidR="00AD7E90" w:rsidRPr="00AD7E90">
        <w:rPr>
          <w:sz w:val="22"/>
          <w:szCs w:val="22"/>
        </w:rPr>
        <w:t>-se que a resistência média a compressão do concreto usinado superou entorno de</w:t>
      </w:r>
      <w:r w:rsidR="00AD7E90">
        <w:rPr>
          <w:sz w:val="22"/>
          <w:szCs w:val="22"/>
        </w:rPr>
        <w:t xml:space="preserve"> </w:t>
      </w:r>
      <w:r>
        <w:rPr>
          <w:sz w:val="22"/>
          <w:szCs w:val="22"/>
        </w:rPr>
        <w:t>100</w:t>
      </w:r>
      <w:r w:rsidR="00AD7E90" w:rsidRPr="00AD7E90">
        <w:rPr>
          <w:sz w:val="22"/>
          <w:szCs w:val="22"/>
        </w:rPr>
        <w:t>% a resistência média a compressão do concreto produzido no canteiro de obras aos 28 dias.</w:t>
      </w:r>
      <w:r w:rsidR="00AD7E90">
        <w:rPr>
          <w:sz w:val="22"/>
          <w:szCs w:val="22"/>
        </w:rPr>
        <w:t xml:space="preserve"> </w:t>
      </w:r>
      <w:r w:rsidR="00AD7E90" w:rsidRPr="00AD7E90">
        <w:rPr>
          <w:sz w:val="22"/>
          <w:szCs w:val="22"/>
        </w:rPr>
        <w:t>A maior diferença de resistência</w:t>
      </w:r>
      <w:r>
        <w:rPr>
          <w:sz w:val="22"/>
          <w:szCs w:val="22"/>
        </w:rPr>
        <w:t xml:space="preserve"> a compressão pode ser constatada</w:t>
      </w:r>
      <w:r w:rsidR="00AD7E90" w:rsidRPr="00AD7E90">
        <w:rPr>
          <w:sz w:val="22"/>
          <w:szCs w:val="22"/>
        </w:rPr>
        <w:t xml:space="preserve"> no rompimento com idade de</w:t>
      </w:r>
      <w:r w:rsidR="00AD7E90">
        <w:rPr>
          <w:sz w:val="22"/>
          <w:szCs w:val="22"/>
        </w:rPr>
        <w:t xml:space="preserve"> </w:t>
      </w:r>
      <w:r w:rsidR="00813FE5">
        <w:rPr>
          <w:sz w:val="22"/>
          <w:szCs w:val="22"/>
        </w:rPr>
        <w:t>14</w:t>
      </w:r>
      <w:r w:rsidR="00AD7E90" w:rsidRPr="00AD7E90">
        <w:rPr>
          <w:sz w:val="22"/>
          <w:szCs w:val="22"/>
        </w:rPr>
        <w:t xml:space="preserve"> dias, onde a resistência média do concre</w:t>
      </w:r>
      <w:r w:rsidR="00813FE5">
        <w:rPr>
          <w:sz w:val="22"/>
          <w:szCs w:val="22"/>
        </w:rPr>
        <w:t>to usinado supera entorno de 110</w:t>
      </w:r>
      <w:r w:rsidR="00AD7E90" w:rsidRPr="00AD7E90">
        <w:rPr>
          <w:sz w:val="22"/>
          <w:szCs w:val="22"/>
        </w:rPr>
        <w:t>% a resistência</w:t>
      </w:r>
      <w:r w:rsidR="00AD7E90">
        <w:rPr>
          <w:sz w:val="22"/>
          <w:szCs w:val="22"/>
        </w:rPr>
        <w:t xml:space="preserve"> </w:t>
      </w:r>
      <w:r w:rsidR="00AD7E90" w:rsidRPr="00AD7E90">
        <w:rPr>
          <w:sz w:val="22"/>
          <w:szCs w:val="22"/>
        </w:rPr>
        <w:t>média do concreto produzido no canteiro de obras.</w:t>
      </w:r>
    </w:p>
    <w:p w14:paraId="7831D3D9" w14:textId="77777777" w:rsidR="00433DE1" w:rsidRPr="00AD7E90" w:rsidRDefault="00F5631B" w:rsidP="00AD7E90">
      <w:pPr>
        <w:ind w:firstLine="709"/>
        <w:jc w:val="both"/>
        <w:rPr>
          <w:sz w:val="22"/>
          <w:szCs w:val="22"/>
        </w:rPr>
      </w:pPr>
      <w:r>
        <w:rPr>
          <w:sz w:val="22"/>
          <w:szCs w:val="22"/>
        </w:rPr>
        <w:t>Possivelmente, em razão</w:t>
      </w:r>
      <w:r w:rsidR="00AD7E90" w:rsidRPr="00AD7E90">
        <w:rPr>
          <w:sz w:val="22"/>
          <w:szCs w:val="22"/>
        </w:rPr>
        <w:t xml:space="preserve"> à diferença na relação água/cimento e o uso</w:t>
      </w:r>
      <w:r w:rsidR="00AD7E90">
        <w:rPr>
          <w:sz w:val="22"/>
          <w:szCs w:val="22"/>
        </w:rPr>
        <w:t xml:space="preserve"> </w:t>
      </w:r>
      <w:r>
        <w:rPr>
          <w:sz w:val="22"/>
          <w:szCs w:val="22"/>
        </w:rPr>
        <w:t>de aditivo que ocasionou</w:t>
      </w:r>
      <w:r w:rsidR="00AD7E90" w:rsidRPr="00AD7E90">
        <w:rPr>
          <w:sz w:val="22"/>
          <w:szCs w:val="22"/>
        </w:rPr>
        <w:t xml:space="preserve"> o concreto endurecido a ter maiores resistências mecânicas iniciais e</w:t>
      </w:r>
      <w:r w:rsidR="00AD7E90">
        <w:rPr>
          <w:sz w:val="22"/>
          <w:szCs w:val="22"/>
        </w:rPr>
        <w:t xml:space="preserve"> </w:t>
      </w:r>
      <w:r w:rsidR="00AD7E90" w:rsidRPr="00AD7E90">
        <w:rPr>
          <w:sz w:val="22"/>
          <w:szCs w:val="22"/>
        </w:rPr>
        <w:t>finais.</w:t>
      </w:r>
      <w:r w:rsidR="00AD7E90" w:rsidRPr="00AD7E90">
        <w:rPr>
          <w:sz w:val="22"/>
          <w:szCs w:val="22"/>
        </w:rPr>
        <w:cr/>
      </w:r>
    </w:p>
    <w:p w14:paraId="2A99237F" w14:textId="77777777" w:rsidR="0099577D" w:rsidRPr="008E21F3" w:rsidRDefault="00A40B19" w:rsidP="008E21F3">
      <w:pPr>
        <w:ind w:right="-1"/>
        <w:jc w:val="both"/>
        <w:rPr>
          <w:b/>
          <w:sz w:val="22"/>
          <w:szCs w:val="22"/>
        </w:rPr>
      </w:pPr>
      <w:r w:rsidRPr="00437A35">
        <w:rPr>
          <w:b/>
          <w:sz w:val="22"/>
          <w:szCs w:val="22"/>
        </w:rPr>
        <w:t>CONCLUS</w:t>
      </w:r>
      <w:r w:rsidR="00F47800">
        <w:rPr>
          <w:b/>
          <w:sz w:val="22"/>
          <w:szCs w:val="22"/>
        </w:rPr>
        <w:t>ÃO</w:t>
      </w:r>
    </w:p>
    <w:p w14:paraId="4FF375C2" w14:textId="77777777" w:rsidR="0099577D" w:rsidRPr="0099577D" w:rsidRDefault="008E21F3" w:rsidP="008E21F3">
      <w:pPr>
        <w:tabs>
          <w:tab w:val="left" w:pos="0"/>
        </w:tabs>
        <w:ind w:right="-1"/>
        <w:jc w:val="both"/>
        <w:rPr>
          <w:sz w:val="22"/>
          <w:szCs w:val="22"/>
        </w:rPr>
      </w:pPr>
      <w:r>
        <w:rPr>
          <w:sz w:val="22"/>
          <w:szCs w:val="22"/>
        </w:rPr>
        <w:tab/>
        <w:t>Analisando os resultados alcançados</w:t>
      </w:r>
      <w:r w:rsidRPr="008E21F3">
        <w:rPr>
          <w:sz w:val="22"/>
          <w:szCs w:val="22"/>
        </w:rPr>
        <w:t xml:space="preserve">, o concreto </w:t>
      </w:r>
      <w:r>
        <w:rPr>
          <w:sz w:val="22"/>
          <w:szCs w:val="22"/>
        </w:rPr>
        <w:t>produzido no canteiro de obras apresentou resistências bem abaixo</w:t>
      </w:r>
      <w:r w:rsidRPr="008E21F3">
        <w:rPr>
          <w:sz w:val="22"/>
          <w:szCs w:val="22"/>
        </w:rPr>
        <w:t xml:space="preserve"> ao concreto produzido p</w:t>
      </w:r>
      <w:r>
        <w:rPr>
          <w:sz w:val="22"/>
          <w:szCs w:val="22"/>
        </w:rPr>
        <w:t>or uma central dosadora. Levando em consideração</w:t>
      </w:r>
      <w:r w:rsidRPr="008E21F3">
        <w:rPr>
          <w:sz w:val="22"/>
          <w:szCs w:val="22"/>
        </w:rPr>
        <w:t xml:space="preserve"> o consumo de materiais</w:t>
      </w:r>
      <w:r>
        <w:rPr>
          <w:sz w:val="22"/>
          <w:szCs w:val="22"/>
        </w:rPr>
        <w:t>, não houve diferenças</w:t>
      </w:r>
      <w:r w:rsidRPr="008E21F3">
        <w:rPr>
          <w:sz w:val="22"/>
          <w:szCs w:val="22"/>
        </w:rPr>
        <w:t xml:space="preserve"> entre a</w:t>
      </w:r>
      <w:r>
        <w:rPr>
          <w:sz w:val="22"/>
          <w:szCs w:val="22"/>
        </w:rPr>
        <w:t>mbos tipos de concreto que possa justificar a grande disparidade</w:t>
      </w:r>
      <w:r w:rsidRPr="008E21F3">
        <w:rPr>
          <w:sz w:val="22"/>
          <w:szCs w:val="22"/>
        </w:rPr>
        <w:t xml:space="preserve"> nos resultados de resistência característica a compressão</w:t>
      </w:r>
      <w:r>
        <w:rPr>
          <w:sz w:val="22"/>
          <w:szCs w:val="22"/>
        </w:rPr>
        <w:t>.</w:t>
      </w:r>
    </w:p>
    <w:p w14:paraId="49F97D46" w14:textId="77777777" w:rsidR="00304210" w:rsidRDefault="0099577D" w:rsidP="0099577D">
      <w:pPr>
        <w:tabs>
          <w:tab w:val="left" w:pos="0"/>
        </w:tabs>
        <w:ind w:right="-1"/>
        <w:jc w:val="both"/>
        <w:rPr>
          <w:sz w:val="22"/>
          <w:szCs w:val="22"/>
        </w:rPr>
      </w:pPr>
      <w:r>
        <w:rPr>
          <w:sz w:val="22"/>
          <w:szCs w:val="22"/>
        </w:rPr>
        <w:tab/>
      </w:r>
      <w:r w:rsidR="00871CDD">
        <w:rPr>
          <w:sz w:val="22"/>
          <w:szCs w:val="22"/>
        </w:rPr>
        <w:t>É necessário destacar</w:t>
      </w:r>
      <w:r w:rsidR="00F5631B" w:rsidRPr="00F5631B">
        <w:rPr>
          <w:sz w:val="22"/>
          <w:szCs w:val="22"/>
        </w:rPr>
        <w:t xml:space="preserve"> que </w:t>
      </w:r>
      <w:r w:rsidR="00871CDD">
        <w:rPr>
          <w:sz w:val="22"/>
          <w:szCs w:val="22"/>
        </w:rPr>
        <w:t>n</w:t>
      </w:r>
      <w:r w:rsidR="00F5631B" w:rsidRPr="00F5631B">
        <w:rPr>
          <w:sz w:val="22"/>
          <w:szCs w:val="22"/>
        </w:rPr>
        <w:t>o concreto</w:t>
      </w:r>
      <w:r w:rsidR="00871CDD">
        <w:rPr>
          <w:sz w:val="22"/>
          <w:szCs w:val="22"/>
        </w:rPr>
        <w:t xml:space="preserve"> produzido em laboratório houve</w:t>
      </w:r>
      <w:r w:rsidR="00F5631B" w:rsidRPr="00F5631B">
        <w:rPr>
          <w:sz w:val="22"/>
          <w:szCs w:val="22"/>
        </w:rPr>
        <w:t xml:space="preserve"> um control</w:t>
      </w:r>
      <w:r w:rsidR="00871CDD">
        <w:rPr>
          <w:sz w:val="22"/>
          <w:szCs w:val="22"/>
        </w:rPr>
        <w:t>e de qualidade que naturalmente</w:t>
      </w:r>
      <w:r w:rsidR="00F5631B" w:rsidRPr="00F5631B">
        <w:rPr>
          <w:sz w:val="22"/>
          <w:szCs w:val="22"/>
        </w:rPr>
        <w:t xml:space="preserve"> em um</w:t>
      </w:r>
      <w:r w:rsidR="008E21F3">
        <w:rPr>
          <w:sz w:val="22"/>
          <w:szCs w:val="22"/>
        </w:rPr>
        <w:t xml:space="preserve"> can</w:t>
      </w:r>
      <w:r w:rsidR="00871CDD">
        <w:rPr>
          <w:sz w:val="22"/>
          <w:szCs w:val="22"/>
        </w:rPr>
        <w:t>teiro de obras não haveria. Entretanto, o concreto usinado apresentou-se com maior qualidade por conta d</w:t>
      </w:r>
      <w:r w:rsidR="00F5631B" w:rsidRPr="00F5631B">
        <w:rPr>
          <w:sz w:val="22"/>
          <w:szCs w:val="22"/>
        </w:rPr>
        <w:t>o maior controle com relação a sua mistura e a in</w:t>
      </w:r>
      <w:r w:rsidR="00871CDD">
        <w:rPr>
          <w:sz w:val="22"/>
          <w:szCs w:val="22"/>
        </w:rPr>
        <w:t>clusão de aditivo que provocou</w:t>
      </w:r>
      <w:r w:rsidR="00F5631B" w:rsidRPr="00F5631B">
        <w:rPr>
          <w:sz w:val="22"/>
          <w:szCs w:val="22"/>
        </w:rPr>
        <w:t xml:space="preserve"> aumento de resistência à compressão nas idades ini</w:t>
      </w:r>
      <w:r w:rsidR="00871CDD">
        <w:rPr>
          <w:sz w:val="22"/>
          <w:szCs w:val="22"/>
        </w:rPr>
        <w:t>ciais e finais, além de proporcionar</w:t>
      </w:r>
      <w:r w:rsidR="00F5631B" w:rsidRPr="00F5631B">
        <w:rPr>
          <w:sz w:val="22"/>
          <w:szCs w:val="22"/>
        </w:rPr>
        <w:t xml:space="preserve"> uma m</w:t>
      </w:r>
      <w:r w:rsidR="00871CDD">
        <w:rPr>
          <w:sz w:val="22"/>
          <w:szCs w:val="22"/>
        </w:rPr>
        <w:t>elhor trabalhabilidade e diminuição de absorção</w:t>
      </w:r>
      <w:r w:rsidR="00F5631B" w:rsidRPr="00F5631B">
        <w:rPr>
          <w:sz w:val="22"/>
          <w:szCs w:val="22"/>
        </w:rPr>
        <w:t xml:space="preserve"> do concreto por água</w:t>
      </w:r>
      <w:r w:rsidR="008E21F3">
        <w:rPr>
          <w:sz w:val="22"/>
          <w:szCs w:val="22"/>
        </w:rPr>
        <w:t>.</w:t>
      </w:r>
      <w:r w:rsidR="00CA5678">
        <w:rPr>
          <w:sz w:val="22"/>
          <w:szCs w:val="22"/>
        </w:rPr>
        <w:t xml:space="preserve"> E importante que os órgãos fiscalizadores observarem a falta de controle em pequenas obras, para que posso evitar acidentes futuros.</w:t>
      </w:r>
    </w:p>
    <w:p w14:paraId="0347D28E" w14:textId="77777777" w:rsidR="0099577D" w:rsidRPr="00437A35" w:rsidRDefault="0099577D" w:rsidP="0099577D">
      <w:pPr>
        <w:tabs>
          <w:tab w:val="left" w:pos="0"/>
        </w:tabs>
        <w:ind w:right="-1"/>
        <w:jc w:val="both"/>
        <w:rPr>
          <w:sz w:val="22"/>
          <w:szCs w:val="22"/>
        </w:rPr>
      </w:pPr>
    </w:p>
    <w:p w14:paraId="7565492E" w14:textId="77777777" w:rsidR="00E74C1E" w:rsidRPr="00437A35" w:rsidRDefault="00E74C1E" w:rsidP="00380272">
      <w:pPr>
        <w:autoSpaceDE w:val="0"/>
        <w:autoSpaceDN w:val="0"/>
        <w:adjustRightInd w:val="0"/>
        <w:jc w:val="both"/>
        <w:rPr>
          <w:rFonts w:eastAsia="Calibri"/>
          <w:b/>
          <w:sz w:val="22"/>
          <w:szCs w:val="22"/>
        </w:rPr>
      </w:pPr>
      <w:r w:rsidRPr="00437A35">
        <w:rPr>
          <w:rFonts w:eastAsia="Calibri"/>
          <w:b/>
          <w:sz w:val="22"/>
          <w:szCs w:val="22"/>
        </w:rPr>
        <w:t>AGRADECIMENTOS</w:t>
      </w:r>
    </w:p>
    <w:p w14:paraId="49B56160" w14:textId="77777777" w:rsidR="00E74C1E" w:rsidRPr="00437A35" w:rsidRDefault="001C7E43" w:rsidP="001C7E43">
      <w:pPr>
        <w:autoSpaceDE w:val="0"/>
        <w:autoSpaceDN w:val="0"/>
        <w:adjustRightInd w:val="0"/>
        <w:ind w:firstLine="709"/>
        <w:jc w:val="both"/>
        <w:rPr>
          <w:rFonts w:eastAsia="Calibri"/>
          <w:sz w:val="22"/>
          <w:szCs w:val="22"/>
        </w:rPr>
      </w:pPr>
      <w:r w:rsidRPr="001C7E43">
        <w:rPr>
          <w:rFonts w:eastAsia="Calibri"/>
          <w:sz w:val="22"/>
          <w:szCs w:val="22"/>
        </w:rPr>
        <w:t xml:space="preserve">A Universidade Paulista-Unip por todo apoio prestado, </w:t>
      </w:r>
      <w:r w:rsidR="00813FE5">
        <w:rPr>
          <w:rFonts w:eastAsia="Calibri"/>
          <w:sz w:val="22"/>
          <w:szCs w:val="22"/>
        </w:rPr>
        <w:t>a empresa Real</w:t>
      </w:r>
      <w:r w:rsidR="00F01D9D">
        <w:rPr>
          <w:rFonts w:eastAsia="Calibri"/>
          <w:sz w:val="22"/>
          <w:szCs w:val="22"/>
        </w:rPr>
        <w:t xml:space="preserve"> mix concreto</w:t>
      </w:r>
      <w:r w:rsidR="00813FE5">
        <w:rPr>
          <w:rFonts w:eastAsia="Calibri"/>
          <w:sz w:val="22"/>
          <w:szCs w:val="22"/>
        </w:rPr>
        <w:t xml:space="preserve"> pela colaboração no fornecimento dos aparelhos de laboratório na realização do experimento, ao CONTECC, CONFEA e ao </w:t>
      </w:r>
      <w:r w:rsidR="00E74C1E" w:rsidRPr="00437A35">
        <w:rPr>
          <w:rFonts w:eastAsia="Calibri"/>
          <w:sz w:val="22"/>
          <w:szCs w:val="22"/>
        </w:rPr>
        <w:t>CNPq</w:t>
      </w:r>
      <w:r w:rsidR="00C519A8" w:rsidRPr="00437A35">
        <w:rPr>
          <w:rFonts w:eastAsia="Calibri"/>
          <w:sz w:val="22"/>
          <w:szCs w:val="22"/>
        </w:rPr>
        <w:t>/</w:t>
      </w:r>
      <w:r w:rsidR="00F01D9D" w:rsidRPr="00437A35">
        <w:rPr>
          <w:rFonts w:eastAsia="Calibri"/>
          <w:sz w:val="22"/>
          <w:szCs w:val="22"/>
        </w:rPr>
        <w:t>Fapesp</w:t>
      </w:r>
      <w:r w:rsidR="00E74C1E" w:rsidRPr="00437A35">
        <w:rPr>
          <w:rFonts w:eastAsia="Calibri"/>
          <w:sz w:val="22"/>
          <w:szCs w:val="22"/>
        </w:rPr>
        <w:t xml:space="preserve"> pela concessão de bolsa de </w:t>
      </w:r>
      <w:r w:rsidR="00543552" w:rsidRPr="00437A35">
        <w:rPr>
          <w:rFonts w:eastAsia="Calibri"/>
          <w:sz w:val="22"/>
          <w:szCs w:val="22"/>
        </w:rPr>
        <w:t>pesquisa ao primeiro autor.</w:t>
      </w:r>
    </w:p>
    <w:p w14:paraId="4E656D6D" w14:textId="77777777" w:rsidR="00FC44E2" w:rsidRDefault="00FC44E2" w:rsidP="001C7E43">
      <w:pPr>
        <w:pStyle w:val="TextosemFormatao"/>
        <w:spacing w:beforeAutospacing="0" w:afterAutospacing="0"/>
        <w:rPr>
          <w:rFonts w:ascii="Times New Roman" w:hAnsi="Times New Roman"/>
          <w:b/>
          <w:sz w:val="22"/>
          <w:szCs w:val="22"/>
          <w:lang w:val="pt-BR"/>
        </w:rPr>
      </w:pPr>
    </w:p>
    <w:p w14:paraId="2423C85D" w14:textId="77777777" w:rsidR="002B00F8" w:rsidRDefault="00E74C1E" w:rsidP="001C7E43">
      <w:pPr>
        <w:pStyle w:val="TextosemFormatao"/>
        <w:spacing w:beforeAutospacing="0" w:afterAutospacing="0"/>
        <w:rPr>
          <w:rFonts w:ascii="Times New Roman" w:hAnsi="Times New Roman"/>
          <w:b/>
          <w:sz w:val="22"/>
          <w:szCs w:val="22"/>
          <w:lang w:val="pt-BR"/>
        </w:rPr>
      </w:pPr>
      <w:r w:rsidRPr="00437A35">
        <w:rPr>
          <w:rFonts w:ascii="Times New Roman" w:hAnsi="Times New Roman"/>
          <w:b/>
          <w:sz w:val="22"/>
          <w:szCs w:val="22"/>
          <w:lang w:val="pt-BR"/>
        </w:rPr>
        <w:t xml:space="preserve">REFERÊNCIAS </w:t>
      </w:r>
    </w:p>
    <w:p w14:paraId="0BCA627E" w14:textId="77777777" w:rsidR="00F27C86" w:rsidRPr="00F27C86" w:rsidRDefault="00F01D9D" w:rsidP="001A69A5">
      <w:pPr>
        <w:pStyle w:val="Bibliografia"/>
        <w:spacing w:after="0"/>
        <w:ind w:left="284" w:hanging="284"/>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00F27C86" w:rsidRPr="00F27C86">
        <w:rPr>
          <w:bCs/>
          <w:sz w:val="22"/>
        </w:rPr>
        <w:t>A História do Concreto - Hembrafer</w:t>
      </w:r>
      <w:r w:rsidR="00F27C86" w:rsidRPr="00F27C86">
        <w:rPr>
          <w:sz w:val="22"/>
        </w:rPr>
        <w:t>. Disponível em: &lt;https://hembrafer.com.br/a-</w:t>
      </w:r>
      <w:r w:rsidR="00C249A8" w:rsidRPr="00F27C86">
        <w:rPr>
          <w:sz w:val="22"/>
        </w:rPr>
        <w:t>história</w:t>
      </w:r>
      <w:r w:rsidR="00F27C86" w:rsidRPr="00F27C86">
        <w:rPr>
          <w:sz w:val="22"/>
        </w:rPr>
        <w:t xml:space="preserve">-do-concreto/&gt;. Acesso em: 15 jun. 2023. </w:t>
      </w:r>
    </w:p>
    <w:p w14:paraId="6E3132EB" w14:textId="77777777" w:rsidR="00F27C86" w:rsidRPr="00F27C86" w:rsidRDefault="00F27C86" w:rsidP="001A69A5">
      <w:pPr>
        <w:pStyle w:val="Bibliografia"/>
        <w:spacing w:after="0"/>
        <w:ind w:left="284" w:hanging="284"/>
        <w:rPr>
          <w:sz w:val="22"/>
        </w:rPr>
      </w:pPr>
      <w:r w:rsidRPr="00F27C86">
        <w:rPr>
          <w:sz w:val="22"/>
        </w:rPr>
        <w:t xml:space="preserve">CECCONELLO, V.; TUTIKIAN, B. A influência das baixas temperaturas na evolução das resistências do concreto. </w:t>
      </w:r>
      <w:r w:rsidRPr="00F27C86">
        <w:rPr>
          <w:bCs/>
          <w:sz w:val="22"/>
        </w:rPr>
        <w:t>Revista IBRACON de Estruturas e Materiais</w:t>
      </w:r>
      <w:r w:rsidRPr="00F27C86">
        <w:rPr>
          <w:sz w:val="22"/>
        </w:rPr>
        <w:t xml:space="preserve">, v. 5, p. 68–83, fev. 2012. </w:t>
      </w:r>
    </w:p>
    <w:p w14:paraId="707B5595" w14:textId="77777777" w:rsidR="00F27C86" w:rsidRPr="00F27C86" w:rsidRDefault="00F27C86" w:rsidP="001A69A5">
      <w:pPr>
        <w:pStyle w:val="Bibliografia"/>
        <w:spacing w:after="0"/>
        <w:ind w:left="284" w:hanging="284"/>
        <w:rPr>
          <w:sz w:val="22"/>
        </w:rPr>
      </w:pPr>
      <w:r w:rsidRPr="00F27C86">
        <w:rPr>
          <w:sz w:val="22"/>
        </w:rPr>
        <w:t>FIRMINO, S. P.; ARAÚJO, T. F. D. INVESTIGAÇÃO DAS PROPRIEDADES DE CONCRETOS PRODUZIDOS POR DIFER</w:t>
      </w:r>
      <w:r w:rsidR="00D31A85">
        <w:rPr>
          <w:sz w:val="22"/>
        </w:rPr>
        <w:t>ENTES CENTRAIS DOSADORAS. 2018</w:t>
      </w:r>
      <w:r w:rsidRPr="00F27C86">
        <w:rPr>
          <w:sz w:val="22"/>
        </w:rPr>
        <w:t xml:space="preserve">. </w:t>
      </w:r>
    </w:p>
    <w:p w14:paraId="468F2AD7" w14:textId="77777777" w:rsidR="00F27C86" w:rsidRPr="00F27C86" w:rsidRDefault="00F27C86" w:rsidP="001A69A5">
      <w:pPr>
        <w:pStyle w:val="Bibliografia"/>
        <w:spacing w:after="0"/>
        <w:ind w:left="284" w:hanging="284"/>
        <w:rPr>
          <w:sz w:val="22"/>
        </w:rPr>
      </w:pPr>
      <w:r w:rsidRPr="00F27C86">
        <w:rPr>
          <w:sz w:val="22"/>
        </w:rPr>
        <w:t xml:space="preserve">LOPES, H. M. T.; PEÇANHA, A. C. C.; CASTRO, A. L. DE. Considerações sobre a eficiência de misturas de concreto de cimento Portland com base no conceito de empacotamento de partículas. </w:t>
      </w:r>
      <w:r w:rsidRPr="00F27C86">
        <w:rPr>
          <w:bCs/>
          <w:sz w:val="22"/>
        </w:rPr>
        <w:t>Matéria (Rio de Janeiro)</w:t>
      </w:r>
      <w:r w:rsidRPr="00F27C86">
        <w:rPr>
          <w:sz w:val="22"/>
        </w:rPr>
        <w:t xml:space="preserve">, v. 25, p. e, 6 abr. 2020. </w:t>
      </w:r>
    </w:p>
    <w:p w14:paraId="7D6B61BA" w14:textId="77777777" w:rsidR="00F27C86" w:rsidRPr="00F27C86" w:rsidRDefault="00F27C86" w:rsidP="001A69A5">
      <w:pPr>
        <w:pStyle w:val="Bibliografia"/>
        <w:spacing w:after="0"/>
        <w:ind w:left="284" w:hanging="284"/>
        <w:rPr>
          <w:sz w:val="22"/>
        </w:rPr>
      </w:pPr>
      <w:r w:rsidRPr="00F27C86">
        <w:rPr>
          <w:sz w:val="22"/>
        </w:rPr>
        <w:t>LOPES, M. M.; TOMMASELLI, M. A. G. ESTUDO COMPARATIVO ENTRE CONCRETO USINADO E CONCRETO PRODUZ</w:t>
      </w:r>
      <w:r w:rsidR="00437F6C">
        <w:rPr>
          <w:sz w:val="22"/>
        </w:rPr>
        <w:t>IDO NO CANTEIRO DE OBRAS. 2019</w:t>
      </w:r>
      <w:r w:rsidRPr="00F27C86">
        <w:rPr>
          <w:sz w:val="22"/>
        </w:rPr>
        <w:t xml:space="preserve">. </w:t>
      </w:r>
    </w:p>
    <w:p w14:paraId="1B9124CB" w14:textId="77777777" w:rsidR="00F27C86" w:rsidRPr="00F27C86" w:rsidRDefault="00F27C86" w:rsidP="001A69A5">
      <w:pPr>
        <w:pStyle w:val="Bibliografia"/>
        <w:spacing w:after="0"/>
        <w:ind w:left="284" w:hanging="284"/>
        <w:rPr>
          <w:sz w:val="22"/>
        </w:rPr>
      </w:pPr>
      <w:r w:rsidRPr="00F27C86">
        <w:rPr>
          <w:sz w:val="22"/>
        </w:rPr>
        <w:t xml:space="preserve">MACIEL, L. D.; COELHO, A. R.; PEREIRA, H. R. S. Estudo das propriedades do concreto convencional com aditivo ou adição de água para correção de consistência. </w:t>
      </w:r>
      <w:r w:rsidRPr="00F27C86">
        <w:rPr>
          <w:bCs/>
          <w:sz w:val="22"/>
        </w:rPr>
        <w:t>Matéria (Rio de Janeiro)</w:t>
      </w:r>
      <w:r w:rsidRPr="00F27C86">
        <w:rPr>
          <w:sz w:val="22"/>
        </w:rPr>
        <w:t xml:space="preserve">, v. 25, p. e, 11 dez. 2020. </w:t>
      </w:r>
    </w:p>
    <w:p w14:paraId="2A3D3BEA" w14:textId="77777777" w:rsidR="005036D4" w:rsidRPr="005036D4" w:rsidRDefault="00F27C86" w:rsidP="005036D4">
      <w:pPr>
        <w:pStyle w:val="Bibliografia"/>
        <w:spacing w:after="0"/>
        <w:ind w:left="284" w:hanging="284"/>
        <w:rPr>
          <w:sz w:val="22"/>
        </w:rPr>
      </w:pPr>
      <w:r w:rsidRPr="00F27C86">
        <w:rPr>
          <w:sz w:val="22"/>
        </w:rPr>
        <w:t xml:space="preserve">POLESELLO, E. et al. O limite de tempo especificado pela NBR 7212, para mistura e transporte do concreto, pode ser ultrapassado? </w:t>
      </w:r>
      <w:r w:rsidRPr="00F27C86">
        <w:rPr>
          <w:bCs/>
          <w:sz w:val="22"/>
        </w:rPr>
        <w:t>Revista IBRACON de Estruturas e Materiais</w:t>
      </w:r>
      <w:r w:rsidRPr="00F27C86">
        <w:rPr>
          <w:sz w:val="22"/>
        </w:rPr>
        <w:t xml:space="preserve">, v. 6, p. 339–359, abr. 2013. </w:t>
      </w:r>
    </w:p>
    <w:p w14:paraId="0A305461" w14:textId="77777777" w:rsidR="005036D4" w:rsidRDefault="00F27C86" w:rsidP="001A69A5">
      <w:pPr>
        <w:pStyle w:val="Bibliografia"/>
        <w:spacing w:after="0"/>
        <w:ind w:left="284" w:hanging="284"/>
        <w:rPr>
          <w:sz w:val="22"/>
        </w:rPr>
      </w:pPr>
      <w:r w:rsidRPr="00F27C86">
        <w:rPr>
          <w:bCs/>
          <w:sz w:val="22"/>
        </w:rPr>
        <w:t>Traço de concreto: o que é e como preparar a mistura ideal em uma obra</w:t>
      </w:r>
      <w:r w:rsidRPr="00F27C86">
        <w:rPr>
          <w:sz w:val="22"/>
        </w:rPr>
        <w:t xml:space="preserve">. Disponível em: &lt;https://www.obrafit.com.br/traco-de-concreto-o-que-e-e-como-preparar-a-mistura-ideal-em-uma-obra&gt;. Acesso em: 15 jun. 2023. </w:t>
      </w:r>
    </w:p>
    <w:p w14:paraId="7B21D4F1" w14:textId="77777777" w:rsidR="00803984" w:rsidRPr="00236EF6" w:rsidRDefault="00F27C86" w:rsidP="00236EF6">
      <w:pPr>
        <w:pStyle w:val="Bibliografia"/>
        <w:spacing w:after="0"/>
        <w:ind w:left="284" w:hanging="284"/>
        <w:rPr>
          <w:sz w:val="22"/>
        </w:rPr>
      </w:pPr>
      <w:r w:rsidRPr="00F27C86">
        <w:rPr>
          <w:sz w:val="22"/>
        </w:rPr>
        <w:t xml:space="preserve">ZALAF, R. S.; FILHO, S. R. M.; BRAZ, T. C. ESTUDO DO CONTROLE TECNOLÓGICO E RECEBIMENTO DO CONCRETO EM OBRA. 2014. </w:t>
      </w:r>
    </w:p>
    <w:p w14:paraId="5BF31B3C" w14:textId="77777777" w:rsidR="00E908C9" w:rsidRPr="001C7E43" w:rsidRDefault="00F01D9D" w:rsidP="001C7E43">
      <w:pPr>
        <w:pStyle w:val="TextosemFormatao"/>
        <w:spacing w:beforeAutospacing="0" w:afterAutospacing="0"/>
        <w:rPr>
          <w:rFonts w:ascii="Times New Roman" w:hAnsi="Times New Roman"/>
          <w:b/>
          <w:sz w:val="22"/>
          <w:szCs w:val="22"/>
          <w:lang w:val="pt-BR"/>
        </w:rPr>
      </w:pPr>
      <w:r>
        <w:rPr>
          <w:rFonts w:ascii="Times New Roman" w:hAnsi="Times New Roman"/>
          <w:b/>
          <w:sz w:val="22"/>
          <w:szCs w:val="22"/>
          <w:lang w:val="pt-BR"/>
        </w:rPr>
        <w:fldChar w:fldCharType="end"/>
      </w:r>
    </w:p>
    <w:sectPr w:rsidR="00E908C9" w:rsidRPr="001C7E43" w:rsidSect="006239A5">
      <w:headerReference w:type="default" r:id="rId10"/>
      <w:footerReference w:type="default" r:id="rId11"/>
      <w:headerReference w:type="first" r:id="rId12"/>
      <w:footerReference w:type="first" r:id="rId13"/>
      <w:pgSz w:w="11907" w:h="16840" w:code="9"/>
      <w:pgMar w:top="1418" w:right="1418" w:bottom="1418"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C1E35" w14:textId="77777777" w:rsidR="00D7032F" w:rsidRDefault="00D7032F">
      <w:r>
        <w:separator/>
      </w:r>
    </w:p>
  </w:endnote>
  <w:endnote w:type="continuationSeparator" w:id="0">
    <w:p w14:paraId="7A215E3E" w14:textId="77777777" w:rsidR="00D7032F" w:rsidRDefault="00D70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Roboto">
    <w:altName w:val="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484"/>
      <w:gridCol w:w="5587"/>
    </w:tblGrid>
    <w:tr w:rsidR="00691D2C" w14:paraId="73E2678D" w14:textId="77777777" w:rsidTr="007010AA">
      <w:trPr>
        <w:trHeight w:val="849"/>
      </w:trPr>
      <w:tc>
        <w:tcPr>
          <w:tcW w:w="4605" w:type="dxa"/>
          <w:shd w:val="clear" w:color="auto" w:fill="auto"/>
          <w:vAlign w:val="center"/>
        </w:tcPr>
        <w:p w14:paraId="6D99ADDF" w14:textId="77777777" w:rsidR="00691D2C" w:rsidRDefault="0008755F" w:rsidP="007010AA">
          <w:pPr>
            <w:pStyle w:val="Rodap"/>
            <w:jc w:val="center"/>
          </w:pPr>
          <w:r>
            <w:rPr>
              <w:noProof/>
            </w:rPr>
            <w:drawing>
              <wp:inline distT="0" distB="0" distL="0" distR="0" wp14:anchorId="46CA5254" wp14:editId="5AC52BF8">
                <wp:extent cx="2155190" cy="448310"/>
                <wp:effectExtent l="0" t="0" r="0" b="0"/>
                <wp:docPr id="4"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55190" cy="448310"/>
                        </a:xfrm>
                        <a:prstGeom prst="rect">
                          <a:avLst/>
                        </a:prstGeom>
                        <a:noFill/>
                        <a:ln>
                          <a:noFill/>
                        </a:ln>
                      </pic:spPr>
                    </pic:pic>
                  </a:graphicData>
                </a:graphic>
              </wp:inline>
            </w:drawing>
          </w:r>
        </w:p>
      </w:tc>
      <w:tc>
        <w:tcPr>
          <w:tcW w:w="4606" w:type="dxa"/>
          <w:shd w:val="clear" w:color="auto" w:fill="auto"/>
          <w:vAlign w:val="center"/>
        </w:tcPr>
        <w:p w14:paraId="3BB0420B" w14:textId="77777777" w:rsidR="00691D2C" w:rsidRDefault="0008755F" w:rsidP="007010AA">
          <w:pPr>
            <w:pStyle w:val="Rodap"/>
            <w:jc w:val="center"/>
          </w:pPr>
          <w:r>
            <w:rPr>
              <w:noProof/>
            </w:rPr>
            <w:drawing>
              <wp:inline distT="0" distB="0" distL="0" distR="0" wp14:anchorId="59349F8F" wp14:editId="52DA2251">
                <wp:extent cx="3542030" cy="335280"/>
                <wp:effectExtent l="0" t="0" r="0" b="0"/>
                <wp:docPr id="5" name="Image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542030" cy="335280"/>
                        </a:xfrm>
                        <a:prstGeom prst="rect">
                          <a:avLst/>
                        </a:prstGeom>
                        <a:noFill/>
                        <a:ln>
                          <a:noFill/>
                        </a:ln>
                      </pic:spPr>
                    </pic:pic>
                  </a:graphicData>
                </a:graphic>
              </wp:inline>
            </w:drawing>
          </w:r>
        </w:p>
      </w:tc>
    </w:tr>
  </w:tbl>
  <w:p w14:paraId="4FAB77F8" w14:textId="77777777" w:rsidR="00C9142B" w:rsidRDefault="00C9142B" w:rsidP="00C9142B">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484"/>
      <w:gridCol w:w="5587"/>
    </w:tblGrid>
    <w:tr w:rsidR="00691D2C" w14:paraId="62869494" w14:textId="77777777" w:rsidTr="007010AA">
      <w:trPr>
        <w:trHeight w:val="849"/>
      </w:trPr>
      <w:tc>
        <w:tcPr>
          <w:tcW w:w="4605" w:type="dxa"/>
          <w:shd w:val="clear" w:color="auto" w:fill="auto"/>
          <w:vAlign w:val="center"/>
        </w:tcPr>
        <w:p w14:paraId="13BF3E5E" w14:textId="77777777" w:rsidR="00691D2C" w:rsidRDefault="0008755F" w:rsidP="007010AA">
          <w:pPr>
            <w:pStyle w:val="Rodap"/>
            <w:jc w:val="center"/>
          </w:pPr>
          <w:r>
            <w:rPr>
              <w:noProof/>
            </w:rPr>
            <w:drawing>
              <wp:inline distT="0" distB="0" distL="0" distR="0" wp14:anchorId="34F5A137" wp14:editId="4E368D7A">
                <wp:extent cx="2155190" cy="448310"/>
                <wp:effectExtent l="0" t="0" r="0" b="0"/>
                <wp:docPr id="7" name="Image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55190" cy="448310"/>
                        </a:xfrm>
                        <a:prstGeom prst="rect">
                          <a:avLst/>
                        </a:prstGeom>
                        <a:noFill/>
                        <a:ln>
                          <a:noFill/>
                        </a:ln>
                      </pic:spPr>
                    </pic:pic>
                  </a:graphicData>
                </a:graphic>
              </wp:inline>
            </w:drawing>
          </w:r>
        </w:p>
      </w:tc>
      <w:tc>
        <w:tcPr>
          <w:tcW w:w="4606" w:type="dxa"/>
          <w:shd w:val="clear" w:color="auto" w:fill="auto"/>
          <w:vAlign w:val="center"/>
        </w:tcPr>
        <w:p w14:paraId="2AC8558C" w14:textId="77777777" w:rsidR="00691D2C" w:rsidRDefault="0008755F" w:rsidP="007010AA">
          <w:pPr>
            <w:pStyle w:val="Rodap"/>
            <w:jc w:val="center"/>
          </w:pPr>
          <w:r>
            <w:rPr>
              <w:noProof/>
            </w:rPr>
            <w:drawing>
              <wp:inline distT="0" distB="0" distL="0" distR="0" wp14:anchorId="1DDE5AA3" wp14:editId="7647E678">
                <wp:extent cx="3542030" cy="335280"/>
                <wp:effectExtent l="0" t="0" r="0" b="0"/>
                <wp:docPr id="8" name="Imagem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542030" cy="335280"/>
                        </a:xfrm>
                        <a:prstGeom prst="rect">
                          <a:avLst/>
                        </a:prstGeom>
                        <a:noFill/>
                        <a:ln>
                          <a:noFill/>
                        </a:ln>
                      </pic:spPr>
                    </pic:pic>
                  </a:graphicData>
                </a:graphic>
              </wp:inline>
            </w:drawing>
          </w:r>
        </w:p>
      </w:tc>
    </w:tr>
  </w:tbl>
  <w:p w14:paraId="5FFEDEDC" w14:textId="77777777" w:rsidR="00691D2C" w:rsidRDefault="00691D2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3C63A" w14:textId="77777777" w:rsidR="00D7032F" w:rsidRDefault="00D7032F">
      <w:r>
        <w:separator/>
      </w:r>
    </w:p>
  </w:footnote>
  <w:footnote w:type="continuationSeparator" w:id="0">
    <w:p w14:paraId="1FDA6A49" w14:textId="77777777" w:rsidR="00D7032F" w:rsidRDefault="00D703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186AC" w14:textId="77777777" w:rsidR="00691D2C" w:rsidRDefault="0008755F" w:rsidP="00691D2C">
    <w:pPr>
      <w:pStyle w:val="Cabealho"/>
      <w:jc w:val="center"/>
    </w:pPr>
    <w:r>
      <w:rPr>
        <w:noProof/>
      </w:rPr>
      <w:drawing>
        <wp:inline distT="0" distB="0" distL="0" distR="0" wp14:anchorId="2995D1BD" wp14:editId="739C1B25">
          <wp:extent cx="3627120" cy="762000"/>
          <wp:effectExtent l="0" t="0" r="0" b="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pic:cNvPicPr>
                    <a:picLocks/>
                  </pic:cNvPicPr>
                </pic:nvPicPr>
                <pic:blipFill>
                  <a:blip r:embed="rId1">
                    <a:extLst>
                      <a:ext uri="{28A0092B-C50C-407E-A947-70E740481C1C}">
                        <a14:useLocalDpi xmlns:a14="http://schemas.microsoft.com/office/drawing/2010/main" val="0"/>
                      </a:ext>
                    </a:extLst>
                  </a:blip>
                  <a:srcRect t="19753" b="27983"/>
                  <a:stretch>
                    <a:fillRect/>
                  </a:stretch>
                </pic:blipFill>
                <pic:spPr bwMode="auto">
                  <a:xfrm>
                    <a:off x="0" y="0"/>
                    <a:ext cx="3627120" cy="762000"/>
                  </a:xfrm>
                  <a:prstGeom prst="rect">
                    <a:avLst/>
                  </a:prstGeom>
                  <a:noFill/>
                  <a:ln>
                    <a:noFill/>
                  </a:ln>
                </pic:spPr>
              </pic:pic>
            </a:graphicData>
          </a:graphic>
        </wp:inline>
      </w:drawing>
    </w:r>
  </w:p>
  <w:p w14:paraId="51983931" w14:textId="77777777" w:rsidR="008B4227" w:rsidRDefault="008B4227" w:rsidP="00691D2C">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41B0C" w14:textId="77777777" w:rsidR="000E5C33" w:rsidRDefault="0008755F" w:rsidP="00691D2C">
    <w:pPr>
      <w:pStyle w:val="Cabealho"/>
      <w:jc w:val="center"/>
    </w:pPr>
    <w:r>
      <w:rPr>
        <w:noProof/>
      </w:rPr>
      <w:drawing>
        <wp:inline distT="0" distB="0" distL="0" distR="0" wp14:anchorId="15635073" wp14:editId="1E120925">
          <wp:extent cx="3627120" cy="762000"/>
          <wp:effectExtent l="0" t="0" r="0" b="0"/>
          <wp:docPr id="6" name="Image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1">
                    <a:extLst>
                      <a:ext uri="{28A0092B-C50C-407E-A947-70E740481C1C}">
                        <a14:useLocalDpi xmlns:a14="http://schemas.microsoft.com/office/drawing/2010/main" val="0"/>
                      </a:ext>
                    </a:extLst>
                  </a:blip>
                  <a:srcRect t="19753" b="27983"/>
                  <a:stretch>
                    <a:fillRect/>
                  </a:stretch>
                </pic:blipFill>
                <pic:spPr bwMode="auto">
                  <a:xfrm>
                    <a:off x="0" y="0"/>
                    <a:ext cx="3627120" cy="762000"/>
                  </a:xfrm>
                  <a:prstGeom prst="rect">
                    <a:avLst/>
                  </a:prstGeom>
                  <a:noFill/>
                  <a:ln>
                    <a:noFill/>
                  </a:ln>
                </pic:spPr>
              </pic:pic>
            </a:graphicData>
          </a:graphic>
        </wp:inline>
      </w:drawing>
    </w:r>
  </w:p>
  <w:p w14:paraId="1C3E6E29" w14:textId="77777777" w:rsidR="008B4227" w:rsidRPr="00691D2C" w:rsidRDefault="008B4227" w:rsidP="00691D2C">
    <w:pPr>
      <w:pStyle w:val="Cabealh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201A4"/>
    <w:multiLevelType w:val="hybridMultilevel"/>
    <w:tmpl w:val="2A4AB9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13A3EA5"/>
    <w:multiLevelType w:val="hybridMultilevel"/>
    <w:tmpl w:val="DD3E47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12810783">
    <w:abstractNumId w:val="1"/>
  </w:num>
  <w:num w:numId="2" w16cid:durableId="6998619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6DDD"/>
    <w:rsid w:val="0000058A"/>
    <w:rsid w:val="00002FF4"/>
    <w:rsid w:val="00007BF5"/>
    <w:rsid w:val="000115A3"/>
    <w:rsid w:val="000142AA"/>
    <w:rsid w:val="00015B60"/>
    <w:rsid w:val="00020CBE"/>
    <w:rsid w:val="00022D0B"/>
    <w:rsid w:val="00030F47"/>
    <w:rsid w:val="00031AA0"/>
    <w:rsid w:val="00031C22"/>
    <w:rsid w:val="00031C75"/>
    <w:rsid w:val="00046884"/>
    <w:rsid w:val="0005714A"/>
    <w:rsid w:val="000611A5"/>
    <w:rsid w:val="0006391F"/>
    <w:rsid w:val="00064CB9"/>
    <w:rsid w:val="000665C4"/>
    <w:rsid w:val="00066C58"/>
    <w:rsid w:val="00071176"/>
    <w:rsid w:val="000807C9"/>
    <w:rsid w:val="0008755F"/>
    <w:rsid w:val="000B0828"/>
    <w:rsid w:val="000B2226"/>
    <w:rsid w:val="000B68FC"/>
    <w:rsid w:val="000B6B96"/>
    <w:rsid w:val="000C660F"/>
    <w:rsid w:val="000D0CA6"/>
    <w:rsid w:val="000D1974"/>
    <w:rsid w:val="000D3765"/>
    <w:rsid w:val="000D387B"/>
    <w:rsid w:val="000D4A70"/>
    <w:rsid w:val="000E078A"/>
    <w:rsid w:val="000E5C33"/>
    <w:rsid w:val="000F16C5"/>
    <w:rsid w:val="000F22D6"/>
    <w:rsid w:val="000F2346"/>
    <w:rsid w:val="000F294D"/>
    <w:rsid w:val="001003ED"/>
    <w:rsid w:val="00101C61"/>
    <w:rsid w:val="00102D6D"/>
    <w:rsid w:val="00103D6C"/>
    <w:rsid w:val="001045BA"/>
    <w:rsid w:val="00104813"/>
    <w:rsid w:val="00105C9B"/>
    <w:rsid w:val="00106C29"/>
    <w:rsid w:val="0011093A"/>
    <w:rsid w:val="00111469"/>
    <w:rsid w:val="00113EC9"/>
    <w:rsid w:val="00117FDB"/>
    <w:rsid w:val="00120B27"/>
    <w:rsid w:val="0012528B"/>
    <w:rsid w:val="0012588F"/>
    <w:rsid w:val="00135E02"/>
    <w:rsid w:val="0013606C"/>
    <w:rsid w:val="00137A5D"/>
    <w:rsid w:val="0014701F"/>
    <w:rsid w:val="001549BA"/>
    <w:rsid w:val="00160C42"/>
    <w:rsid w:val="00162A59"/>
    <w:rsid w:val="00170F56"/>
    <w:rsid w:val="0017235A"/>
    <w:rsid w:val="00173A2D"/>
    <w:rsid w:val="001751BC"/>
    <w:rsid w:val="001808CA"/>
    <w:rsid w:val="00180C1A"/>
    <w:rsid w:val="001813B6"/>
    <w:rsid w:val="00183167"/>
    <w:rsid w:val="00187485"/>
    <w:rsid w:val="00187604"/>
    <w:rsid w:val="001901C1"/>
    <w:rsid w:val="001A5BA0"/>
    <w:rsid w:val="001A69A5"/>
    <w:rsid w:val="001A77CC"/>
    <w:rsid w:val="001B0846"/>
    <w:rsid w:val="001B0BDB"/>
    <w:rsid w:val="001B4FCE"/>
    <w:rsid w:val="001B5B60"/>
    <w:rsid w:val="001B7ADB"/>
    <w:rsid w:val="001C3107"/>
    <w:rsid w:val="001C696E"/>
    <w:rsid w:val="001C72BE"/>
    <w:rsid w:val="001C7930"/>
    <w:rsid w:val="001C7E43"/>
    <w:rsid w:val="001D0FF4"/>
    <w:rsid w:val="001E2B04"/>
    <w:rsid w:val="001E6C02"/>
    <w:rsid w:val="001E771E"/>
    <w:rsid w:val="001E78BA"/>
    <w:rsid w:val="001F074C"/>
    <w:rsid w:val="001F1C78"/>
    <w:rsid w:val="0020243D"/>
    <w:rsid w:val="0020459D"/>
    <w:rsid w:val="0020696C"/>
    <w:rsid w:val="002074D6"/>
    <w:rsid w:val="002115F3"/>
    <w:rsid w:val="00211A1D"/>
    <w:rsid w:val="002135AF"/>
    <w:rsid w:val="00215271"/>
    <w:rsid w:val="00215368"/>
    <w:rsid w:val="00215B04"/>
    <w:rsid w:val="00217832"/>
    <w:rsid w:val="00230277"/>
    <w:rsid w:val="00235CCC"/>
    <w:rsid w:val="00236EF6"/>
    <w:rsid w:val="002435AB"/>
    <w:rsid w:val="00252D33"/>
    <w:rsid w:val="002549A2"/>
    <w:rsid w:val="00263D21"/>
    <w:rsid w:val="002670E6"/>
    <w:rsid w:val="0026715B"/>
    <w:rsid w:val="00272C04"/>
    <w:rsid w:val="002768AB"/>
    <w:rsid w:val="00280C84"/>
    <w:rsid w:val="00280E2A"/>
    <w:rsid w:val="00282CF3"/>
    <w:rsid w:val="002863B2"/>
    <w:rsid w:val="00291A8F"/>
    <w:rsid w:val="0029461D"/>
    <w:rsid w:val="00295380"/>
    <w:rsid w:val="0029546F"/>
    <w:rsid w:val="002A0CB2"/>
    <w:rsid w:val="002A5867"/>
    <w:rsid w:val="002A691F"/>
    <w:rsid w:val="002A70F7"/>
    <w:rsid w:val="002B00F8"/>
    <w:rsid w:val="002B215D"/>
    <w:rsid w:val="002B2EBF"/>
    <w:rsid w:val="002C043A"/>
    <w:rsid w:val="002C15A4"/>
    <w:rsid w:val="002C3529"/>
    <w:rsid w:val="002C492A"/>
    <w:rsid w:val="002D3DE5"/>
    <w:rsid w:val="002D3E20"/>
    <w:rsid w:val="002D4D50"/>
    <w:rsid w:val="002D7202"/>
    <w:rsid w:val="002E1BEA"/>
    <w:rsid w:val="00304210"/>
    <w:rsid w:val="0030473E"/>
    <w:rsid w:val="00304ACD"/>
    <w:rsid w:val="003129A0"/>
    <w:rsid w:val="003151E7"/>
    <w:rsid w:val="00316CDC"/>
    <w:rsid w:val="00321987"/>
    <w:rsid w:val="00336586"/>
    <w:rsid w:val="003412C2"/>
    <w:rsid w:val="00344AA8"/>
    <w:rsid w:val="00347789"/>
    <w:rsid w:val="003507A3"/>
    <w:rsid w:val="003508B6"/>
    <w:rsid w:val="00351DA5"/>
    <w:rsid w:val="00356BBE"/>
    <w:rsid w:val="003571A1"/>
    <w:rsid w:val="003619B2"/>
    <w:rsid w:val="0036293A"/>
    <w:rsid w:val="003650EC"/>
    <w:rsid w:val="0036576A"/>
    <w:rsid w:val="00367E45"/>
    <w:rsid w:val="0037404C"/>
    <w:rsid w:val="00377C28"/>
    <w:rsid w:val="00380272"/>
    <w:rsid w:val="003A7F72"/>
    <w:rsid w:val="003B1844"/>
    <w:rsid w:val="003B18DE"/>
    <w:rsid w:val="003B2FEB"/>
    <w:rsid w:val="003B3CF2"/>
    <w:rsid w:val="003B4229"/>
    <w:rsid w:val="003C3CB9"/>
    <w:rsid w:val="003C7313"/>
    <w:rsid w:val="003D05A0"/>
    <w:rsid w:val="003D3A56"/>
    <w:rsid w:val="003D6EA9"/>
    <w:rsid w:val="003E27A1"/>
    <w:rsid w:val="003E73B2"/>
    <w:rsid w:val="003E751F"/>
    <w:rsid w:val="003F165D"/>
    <w:rsid w:val="003F1A67"/>
    <w:rsid w:val="003F3725"/>
    <w:rsid w:val="003F4681"/>
    <w:rsid w:val="003F6D04"/>
    <w:rsid w:val="00401337"/>
    <w:rsid w:val="00405D83"/>
    <w:rsid w:val="00415460"/>
    <w:rsid w:val="004209F4"/>
    <w:rsid w:val="00430C8F"/>
    <w:rsid w:val="00430F54"/>
    <w:rsid w:val="004319F0"/>
    <w:rsid w:val="00433370"/>
    <w:rsid w:val="00433DE1"/>
    <w:rsid w:val="00436F24"/>
    <w:rsid w:val="00437A35"/>
    <w:rsid w:val="00437F6C"/>
    <w:rsid w:val="0044178C"/>
    <w:rsid w:val="00442EEF"/>
    <w:rsid w:val="00443D4A"/>
    <w:rsid w:val="004449C6"/>
    <w:rsid w:val="00445880"/>
    <w:rsid w:val="00446C8A"/>
    <w:rsid w:val="00446D3A"/>
    <w:rsid w:val="00460F42"/>
    <w:rsid w:val="004656D7"/>
    <w:rsid w:val="004774F8"/>
    <w:rsid w:val="00477768"/>
    <w:rsid w:val="00480EE5"/>
    <w:rsid w:val="00481820"/>
    <w:rsid w:val="004822E1"/>
    <w:rsid w:val="0048704F"/>
    <w:rsid w:val="004903B2"/>
    <w:rsid w:val="00490EAC"/>
    <w:rsid w:val="004A09A0"/>
    <w:rsid w:val="004A78C8"/>
    <w:rsid w:val="004A7ADE"/>
    <w:rsid w:val="004B1B8B"/>
    <w:rsid w:val="004B436C"/>
    <w:rsid w:val="004B50D9"/>
    <w:rsid w:val="004C0288"/>
    <w:rsid w:val="004C0C8B"/>
    <w:rsid w:val="004C4A01"/>
    <w:rsid w:val="004D050A"/>
    <w:rsid w:val="004D2845"/>
    <w:rsid w:val="004E1884"/>
    <w:rsid w:val="004E1B2A"/>
    <w:rsid w:val="004E2311"/>
    <w:rsid w:val="004E566E"/>
    <w:rsid w:val="004F1E8F"/>
    <w:rsid w:val="004F6E7E"/>
    <w:rsid w:val="004F7F6D"/>
    <w:rsid w:val="0050243A"/>
    <w:rsid w:val="005033DD"/>
    <w:rsid w:val="005036D4"/>
    <w:rsid w:val="005051B1"/>
    <w:rsid w:val="00513668"/>
    <w:rsid w:val="00515D20"/>
    <w:rsid w:val="005208E0"/>
    <w:rsid w:val="00520DC9"/>
    <w:rsid w:val="0052318E"/>
    <w:rsid w:val="0052335F"/>
    <w:rsid w:val="005235B6"/>
    <w:rsid w:val="005242BC"/>
    <w:rsid w:val="005252AF"/>
    <w:rsid w:val="005330E9"/>
    <w:rsid w:val="005412B8"/>
    <w:rsid w:val="00541634"/>
    <w:rsid w:val="00541EB0"/>
    <w:rsid w:val="005431EA"/>
    <w:rsid w:val="00543552"/>
    <w:rsid w:val="00563D49"/>
    <w:rsid w:val="005658E5"/>
    <w:rsid w:val="00570A2C"/>
    <w:rsid w:val="00572076"/>
    <w:rsid w:val="005B0E11"/>
    <w:rsid w:val="005B268D"/>
    <w:rsid w:val="005B4ABF"/>
    <w:rsid w:val="005B4C2A"/>
    <w:rsid w:val="005C1645"/>
    <w:rsid w:val="005D48C9"/>
    <w:rsid w:val="005D5856"/>
    <w:rsid w:val="005E66E5"/>
    <w:rsid w:val="00601DB7"/>
    <w:rsid w:val="00602496"/>
    <w:rsid w:val="0060457F"/>
    <w:rsid w:val="00605E89"/>
    <w:rsid w:val="00611409"/>
    <w:rsid w:val="006126D9"/>
    <w:rsid w:val="00617514"/>
    <w:rsid w:val="00620A30"/>
    <w:rsid w:val="00621B85"/>
    <w:rsid w:val="006239A5"/>
    <w:rsid w:val="00625041"/>
    <w:rsid w:val="0063051F"/>
    <w:rsid w:val="00631C2A"/>
    <w:rsid w:val="00634810"/>
    <w:rsid w:val="006360A8"/>
    <w:rsid w:val="00637B4C"/>
    <w:rsid w:val="00644A37"/>
    <w:rsid w:val="00645632"/>
    <w:rsid w:val="00645EA8"/>
    <w:rsid w:val="0065111C"/>
    <w:rsid w:val="00655EA1"/>
    <w:rsid w:val="006611A3"/>
    <w:rsid w:val="0066158A"/>
    <w:rsid w:val="0066176E"/>
    <w:rsid w:val="00662768"/>
    <w:rsid w:val="00666328"/>
    <w:rsid w:val="006673CA"/>
    <w:rsid w:val="00667EC0"/>
    <w:rsid w:val="00671944"/>
    <w:rsid w:val="0067252E"/>
    <w:rsid w:val="00673440"/>
    <w:rsid w:val="0067471E"/>
    <w:rsid w:val="006841C2"/>
    <w:rsid w:val="0068456A"/>
    <w:rsid w:val="00686F32"/>
    <w:rsid w:val="0068751A"/>
    <w:rsid w:val="00691D2C"/>
    <w:rsid w:val="00692338"/>
    <w:rsid w:val="006948E7"/>
    <w:rsid w:val="00696BA7"/>
    <w:rsid w:val="00696D2A"/>
    <w:rsid w:val="006A044B"/>
    <w:rsid w:val="006B0256"/>
    <w:rsid w:val="006B0D93"/>
    <w:rsid w:val="006B2448"/>
    <w:rsid w:val="006B493A"/>
    <w:rsid w:val="006B6451"/>
    <w:rsid w:val="006C0F9E"/>
    <w:rsid w:val="006C2287"/>
    <w:rsid w:val="006C33F7"/>
    <w:rsid w:val="006C604F"/>
    <w:rsid w:val="006C62D8"/>
    <w:rsid w:val="006D2DD8"/>
    <w:rsid w:val="006D69DB"/>
    <w:rsid w:val="006D714C"/>
    <w:rsid w:val="006D7BEF"/>
    <w:rsid w:val="006D7DE2"/>
    <w:rsid w:val="006E4A19"/>
    <w:rsid w:val="006E767D"/>
    <w:rsid w:val="006F0E1F"/>
    <w:rsid w:val="006F5FE0"/>
    <w:rsid w:val="006F63F6"/>
    <w:rsid w:val="007010AA"/>
    <w:rsid w:val="0070327F"/>
    <w:rsid w:val="00711EF0"/>
    <w:rsid w:val="007145D1"/>
    <w:rsid w:val="007248A3"/>
    <w:rsid w:val="00724DA9"/>
    <w:rsid w:val="007324AD"/>
    <w:rsid w:val="007366DD"/>
    <w:rsid w:val="00737322"/>
    <w:rsid w:val="00741C6A"/>
    <w:rsid w:val="0074320B"/>
    <w:rsid w:val="00745766"/>
    <w:rsid w:val="007511FC"/>
    <w:rsid w:val="00752C12"/>
    <w:rsid w:val="00764F31"/>
    <w:rsid w:val="0077341C"/>
    <w:rsid w:val="007740A8"/>
    <w:rsid w:val="00774238"/>
    <w:rsid w:val="00792178"/>
    <w:rsid w:val="0079347F"/>
    <w:rsid w:val="00793CE6"/>
    <w:rsid w:val="007A0FE5"/>
    <w:rsid w:val="007A3367"/>
    <w:rsid w:val="007A6D13"/>
    <w:rsid w:val="007A6F7C"/>
    <w:rsid w:val="007B2B91"/>
    <w:rsid w:val="007B5D06"/>
    <w:rsid w:val="007C083E"/>
    <w:rsid w:val="007C4D3A"/>
    <w:rsid w:val="007C6EC5"/>
    <w:rsid w:val="007D0776"/>
    <w:rsid w:val="007D1082"/>
    <w:rsid w:val="007E353A"/>
    <w:rsid w:val="007E6C53"/>
    <w:rsid w:val="007F1BCE"/>
    <w:rsid w:val="007F30B9"/>
    <w:rsid w:val="007F3F2C"/>
    <w:rsid w:val="007F5126"/>
    <w:rsid w:val="00803984"/>
    <w:rsid w:val="00804EE8"/>
    <w:rsid w:val="008077D4"/>
    <w:rsid w:val="00813FE5"/>
    <w:rsid w:val="0081570E"/>
    <w:rsid w:val="00817190"/>
    <w:rsid w:val="0082080B"/>
    <w:rsid w:val="008219CC"/>
    <w:rsid w:val="00831835"/>
    <w:rsid w:val="00831B0D"/>
    <w:rsid w:val="00836405"/>
    <w:rsid w:val="008431A3"/>
    <w:rsid w:val="008447E8"/>
    <w:rsid w:val="00846293"/>
    <w:rsid w:val="00850CFC"/>
    <w:rsid w:val="00865856"/>
    <w:rsid w:val="0087058C"/>
    <w:rsid w:val="00871423"/>
    <w:rsid w:val="00871CDD"/>
    <w:rsid w:val="008723F4"/>
    <w:rsid w:val="00881342"/>
    <w:rsid w:val="00883084"/>
    <w:rsid w:val="008A289D"/>
    <w:rsid w:val="008A2DA1"/>
    <w:rsid w:val="008A413B"/>
    <w:rsid w:val="008A610B"/>
    <w:rsid w:val="008A6F55"/>
    <w:rsid w:val="008B4227"/>
    <w:rsid w:val="008B538D"/>
    <w:rsid w:val="008C106E"/>
    <w:rsid w:val="008C1D5F"/>
    <w:rsid w:val="008C436D"/>
    <w:rsid w:val="008D7AA5"/>
    <w:rsid w:val="008E21F3"/>
    <w:rsid w:val="008F085A"/>
    <w:rsid w:val="008F0D9F"/>
    <w:rsid w:val="008F72EA"/>
    <w:rsid w:val="009020E0"/>
    <w:rsid w:val="0091208C"/>
    <w:rsid w:val="0091228C"/>
    <w:rsid w:val="009139C1"/>
    <w:rsid w:val="00913E4D"/>
    <w:rsid w:val="0091542C"/>
    <w:rsid w:val="00916FA8"/>
    <w:rsid w:val="00917571"/>
    <w:rsid w:val="00917D1D"/>
    <w:rsid w:val="0092075D"/>
    <w:rsid w:val="00922128"/>
    <w:rsid w:val="00925725"/>
    <w:rsid w:val="00927049"/>
    <w:rsid w:val="00933F95"/>
    <w:rsid w:val="00935FC0"/>
    <w:rsid w:val="00940AB9"/>
    <w:rsid w:val="0094773C"/>
    <w:rsid w:val="00953421"/>
    <w:rsid w:val="009622DD"/>
    <w:rsid w:val="0097685C"/>
    <w:rsid w:val="00976B0A"/>
    <w:rsid w:val="00977670"/>
    <w:rsid w:val="00981719"/>
    <w:rsid w:val="00985351"/>
    <w:rsid w:val="009862D9"/>
    <w:rsid w:val="009878E2"/>
    <w:rsid w:val="0099577D"/>
    <w:rsid w:val="00997788"/>
    <w:rsid w:val="009A1D67"/>
    <w:rsid w:val="009A357A"/>
    <w:rsid w:val="009A6630"/>
    <w:rsid w:val="009A742D"/>
    <w:rsid w:val="009B0229"/>
    <w:rsid w:val="009B44C1"/>
    <w:rsid w:val="009B6FAC"/>
    <w:rsid w:val="009E7FF6"/>
    <w:rsid w:val="009F68BB"/>
    <w:rsid w:val="00A0212E"/>
    <w:rsid w:val="00A2762F"/>
    <w:rsid w:val="00A35221"/>
    <w:rsid w:val="00A4006D"/>
    <w:rsid w:val="00A40B19"/>
    <w:rsid w:val="00A47085"/>
    <w:rsid w:val="00A51A63"/>
    <w:rsid w:val="00A54EDE"/>
    <w:rsid w:val="00A56894"/>
    <w:rsid w:val="00A6766C"/>
    <w:rsid w:val="00A707BC"/>
    <w:rsid w:val="00A82865"/>
    <w:rsid w:val="00A856A0"/>
    <w:rsid w:val="00A95F1C"/>
    <w:rsid w:val="00A963E3"/>
    <w:rsid w:val="00A96919"/>
    <w:rsid w:val="00A969D6"/>
    <w:rsid w:val="00A97876"/>
    <w:rsid w:val="00AA2A18"/>
    <w:rsid w:val="00AA5229"/>
    <w:rsid w:val="00AA64CD"/>
    <w:rsid w:val="00AA7946"/>
    <w:rsid w:val="00AB3C69"/>
    <w:rsid w:val="00AB50E9"/>
    <w:rsid w:val="00AC1164"/>
    <w:rsid w:val="00AC175C"/>
    <w:rsid w:val="00AD3679"/>
    <w:rsid w:val="00AD4464"/>
    <w:rsid w:val="00AD5191"/>
    <w:rsid w:val="00AD7E90"/>
    <w:rsid w:val="00AE2916"/>
    <w:rsid w:val="00AE51FB"/>
    <w:rsid w:val="00AE72B4"/>
    <w:rsid w:val="00B020F6"/>
    <w:rsid w:val="00B0478D"/>
    <w:rsid w:val="00B049F2"/>
    <w:rsid w:val="00B04D02"/>
    <w:rsid w:val="00B15B52"/>
    <w:rsid w:val="00B15FDD"/>
    <w:rsid w:val="00B21C8D"/>
    <w:rsid w:val="00B233DF"/>
    <w:rsid w:val="00B2530D"/>
    <w:rsid w:val="00B31524"/>
    <w:rsid w:val="00B474D0"/>
    <w:rsid w:val="00B47DF7"/>
    <w:rsid w:val="00B5094D"/>
    <w:rsid w:val="00B5392D"/>
    <w:rsid w:val="00B55F6B"/>
    <w:rsid w:val="00B715B1"/>
    <w:rsid w:val="00B71940"/>
    <w:rsid w:val="00B741AA"/>
    <w:rsid w:val="00B807C6"/>
    <w:rsid w:val="00B8132F"/>
    <w:rsid w:val="00B844A1"/>
    <w:rsid w:val="00B845B1"/>
    <w:rsid w:val="00B8735C"/>
    <w:rsid w:val="00B940C2"/>
    <w:rsid w:val="00B96481"/>
    <w:rsid w:val="00BB1366"/>
    <w:rsid w:val="00BB217D"/>
    <w:rsid w:val="00BB3136"/>
    <w:rsid w:val="00BB6C61"/>
    <w:rsid w:val="00BC2E49"/>
    <w:rsid w:val="00BD1BFF"/>
    <w:rsid w:val="00BD4CBB"/>
    <w:rsid w:val="00BD5C55"/>
    <w:rsid w:val="00BD7BE5"/>
    <w:rsid w:val="00BE328A"/>
    <w:rsid w:val="00BE42FC"/>
    <w:rsid w:val="00BE5F1A"/>
    <w:rsid w:val="00BE699D"/>
    <w:rsid w:val="00BF1A84"/>
    <w:rsid w:val="00BF1D65"/>
    <w:rsid w:val="00BF34CC"/>
    <w:rsid w:val="00C12B30"/>
    <w:rsid w:val="00C12DD4"/>
    <w:rsid w:val="00C13D04"/>
    <w:rsid w:val="00C2493A"/>
    <w:rsid w:val="00C249A8"/>
    <w:rsid w:val="00C2505D"/>
    <w:rsid w:val="00C2595F"/>
    <w:rsid w:val="00C27CDF"/>
    <w:rsid w:val="00C32D2F"/>
    <w:rsid w:val="00C33CFF"/>
    <w:rsid w:val="00C350B6"/>
    <w:rsid w:val="00C437CB"/>
    <w:rsid w:val="00C44D7F"/>
    <w:rsid w:val="00C44FE1"/>
    <w:rsid w:val="00C4500C"/>
    <w:rsid w:val="00C519A8"/>
    <w:rsid w:val="00C520D1"/>
    <w:rsid w:val="00C616AD"/>
    <w:rsid w:val="00C6791C"/>
    <w:rsid w:val="00C7350E"/>
    <w:rsid w:val="00C83527"/>
    <w:rsid w:val="00C8680D"/>
    <w:rsid w:val="00C875D8"/>
    <w:rsid w:val="00C877CD"/>
    <w:rsid w:val="00C90435"/>
    <w:rsid w:val="00C9142B"/>
    <w:rsid w:val="00C92C1D"/>
    <w:rsid w:val="00C9385A"/>
    <w:rsid w:val="00CA3D61"/>
    <w:rsid w:val="00CA5678"/>
    <w:rsid w:val="00CB164E"/>
    <w:rsid w:val="00CB36C1"/>
    <w:rsid w:val="00CB3747"/>
    <w:rsid w:val="00CB5CDC"/>
    <w:rsid w:val="00CB65D6"/>
    <w:rsid w:val="00CB7EFA"/>
    <w:rsid w:val="00CC053E"/>
    <w:rsid w:val="00CD00C0"/>
    <w:rsid w:val="00CD0EC3"/>
    <w:rsid w:val="00CE42A2"/>
    <w:rsid w:val="00CE5620"/>
    <w:rsid w:val="00CE598C"/>
    <w:rsid w:val="00CF0972"/>
    <w:rsid w:val="00CF303F"/>
    <w:rsid w:val="00CF4D1D"/>
    <w:rsid w:val="00CF578B"/>
    <w:rsid w:val="00D03038"/>
    <w:rsid w:val="00D06A0C"/>
    <w:rsid w:val="00D11056"/>
    <w:rsid w:val="00D12D62"/>
    <w:rsid w:val="00D21D31"/>
    <w:rsid w:val="00D2333E"/>
    <w:rsid w:val="00D27445"/>
    <w:rsid w:val="00D2784F"/>
    <w:rsid w:val="00D27F47"/>
    <w:rsid w:val="00D30A13"/>
    <w:rsid w:val="00D30C5B"/>
    <w:rsid w:val="00D31A85"/>
    <w:rsid w:val="00D32DBC"/>
    <w:rsid w:val="00D33361"/>
    <w:rsid w:val="00D34EA3"/>
    <w:rsid w:val="00D40D87"/>
    <w:rsid w:val="00D4283E"/>
    <w:rsid w:val="00D46ABA"/>
    <w:rsid w:val="00D52DA9"/>
    <w:rsid w:val="00D52DE3"/>
    <w:rsid w:val="00D534FF"/>
    <w:rsid w:val="00D5692C"/>
    <w:rsid w:val="00D7032F"/>
    <w:rsid w:val="00D76B90"/>
    <w:rsid w:val="00D81087"/>
    <w:rsid w:val="00D85D60"/>
    <w:rsid w:val="00D8762A"/>
    <w:rsid w:val="00D90088"/>
    <w:rsid w:val="00D9152A"/>
    <w:rsid w:val="00D97BB2"/>
    <w:rsid w:val="00DA0EF6"/>
    <w:rsid w:val="00DA381B"/>
    <w:rsid w:val="00DA3DAD"/>
    <w:rsid w:val="00DA4CF4"/>
    <w:rsid w:val="00DA5942"/>
    <w:rsid w:val="00DA7EFB"/>
    <w:rsid w:val="00DB05C3"/>
    <w:rsid w:val="00DC42A4"/>
    <w:rsid w:val="00DD09BF"/>
    <w:rsid w:val="00DD5C2D"/>
    <w:rsid w:val="00DD7657"/>
    <w:rsid w:val="00DE3286"/>
    <w:rsid w:val="00DE4A67"/>
    <w:rsid w:val="00DF42CD"/>
    <w:rsid w:val="00DF678F"/>
    <w:rsid w:val="00DF761C"/>
    <w:rsid w:val="00E054E0"/>
    <w:rsid w:val="00E1042F"/>
    <w:rsid w:val="00E14911"/>
    <w:rsid w:val="00E16B72"/>
    <w:rsid w:val="00E278DA"/>
    <w:rsid w:val="00E35FB9"/>
    <w:rsid w:val="00E377E4"/>
    <w:rsid w:val="00E37F74"/>
    <w:rsid w:val="00E44D1B"/>
    <w:rsid w:val="00E53049"/>
    <w:rsid w:val="00E54506"/>
    <w:rsid w:val="00E55B34"/>
    <w:rsid w:val="00E5699D"/>
    <w:rsid w:val="00E56BE7"/>
    <w:rsid w:val="00E56DAA"/>
    <w:rsid w:val="00E61358"/>
    <w:rsid w:val="00E61E9E"/>
    <w:rsid w:val="00E62EB6"/>
    <w:rsid w:val="00E6380E"/>
    <w:rsid w:val="00E718D0"/>
    <w:rsid w:val="00E74C1E"/>
    <w:rsid w:val="00E7685C"/>
    <w:rsid w:val="00E86B6C"/>
    <w:rsid w:val="00E908C9"/>
    <w:rsid w:val="00E93BF5"/>
    <w:rsid w:val="00E95BB9"/>
    <w:rsid w:val="00E9721E"/>
    <w:rsid w:val="00E97BD0"/>
    <w:rsid w:val="00EA20EF"/>
    <w:rsid w:val="00EA5F86"/>
    <w:rsid w:val="00EA7168"/>
    <w:rsid w:val="00EB0FE3"/>
    <w:rsid w:val="00EB2648"/>
    <w:rsid w:val="00EB28CC"/>
    <w:rsid w:val="00EB309E"/>
    <w:rsid w:val="00EB392D"/>
    <w:rsid w:val="00ED125E"/>
    <w:rsid w:val="00ED197C"/>
    <w:rsid w:val="00ED20BC"/>
    <w:rsid w:val="00ED5CE1"/>
    <w:rsid w:val="00EE2281"/>
    <w:rsid w:val="00EE2758"/>
    <w:rsid w:val="00EE5ACA"/>
    <w:rsid w:val="00EE74EB"/>
    <w:rsid w:val="00EF5052"/>
    <w:rsid w:val="00EF6DDD"/>
    <w:rsid w:val="00F01D9D"/>
    <w:rsid w:val="00F026C6"/>
    <w:rsid w:val="00F122F5"/>
    <w:rsid w:val="00F14DB5"/>
    <w:rsid w:val="00F155E1"/>
    <w:rsid w:val="00F25F7F"/>
    <w:rsid w:val="00F27C86"/>
    <w:rsid w:val="00F369C9"/>
    <w:rsid w:val="00F421ED"/>
    <w:rsid w:val="00F42855"/>
    <w:rsid w:val="00F42E89"/>
    <w:rsid w:val="00F45204"/>
    <w:rsid w:val="00F47800"/>
    <w:rsid w:val="00F535DE"/>
    <w:rsid w:val="00F5631B"/>
    <w:rsid w:val="00F57FD6"/>
    <w:rsid w:val="00F7030B"/>
    <w:rsid w:val="00F759CA"/>
    <w:rsid w:val="00F80278"/>
    <w:rsid w:val="00F813F8"/>
    <w:rsid w:val="00F81AF6"/>
    <w:rsid w:val="00F85B0C"/>
    <w:rsid w:val="00F86389"/>
    <w:rsid w:val="00F9155F"/>
    <w:rsid w:val="00F92573"/>
    <w:rsid w:val="00F92B0E"/>
    <w:rsid w:val="00F955A4"/>
    <w:rsid w:val="00F97991"/>
    <w:rsid w:val="00FA149B"/>
    <w:rsid w:val="00FB0312"/>
    <w:rsid w:val="00FB3417"/>
    <w:rsid w:val="00FB480E"/>
    <w:rsid w:val="00FB49D8"/>
    <w:rsid w:val="00FB62BB"/>
    <w:rsid w:val="00FB6BE3"/>
    <w:rsid w:val="00FB76A8"/>
    <w:rsid w:val="00FC0CF4"/>
    <w:rsid w:val="00FC44E2"/>
    <w:rsid w:val="00FC49A5"/>
    <w:rsid w:val="00FD0152"/>
    <w:rsid w:val="00FD60CF"/>
    <w:rsid w:val="00FE4DB1"/>
    <w:rsid w:val="00FF0C5C"/>
    <w:rsid w:val="00FF0EB8"/>
    <w:rsid w:val="00FF2487"/>
    <w:rsid w:val="00FF57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71DA22"/>
  <w15:chartTrackingRefBased/>
  <w15:docId w15:val="{CBB9C52F-3683-7542-A4B2-24D4DF598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3D49"/>
  </w:style>
  <w:style w:type="paragraph" w:styleId="Ttulo1">
    <w:name w:val="heading 1"/>
    <w:basedOn w:val="Normal"/>
    <w:next w:val="Normal"/>
    <w:qFormat/>
    <w:rsid w:val="00563D49"/>
    <w:pPr>
      <w:keepNext/>
      <w:jc w:val="both"/>
      <w:outlineLvl w:val="0"/>
    </w:pPr>
    <w:rPr>
      <w:b/>
      <w:sz w:val="22"/>
    </w:rPr>
  </w:style>
  <w:style w:type="paragraph" w:styleId="Ttulo2">
    <w:name w:val="heading 2"/>
    <w:basedOn w:val="Normal"/>
    <w:next w:val="Normal"/>
    <w:qFormat/>
    <w:rsid w:val="00563D49"/>
    <w:pPr>
      <w:keepNext/>
      <w:jc w:val="center"/>
      <w:outlineLvl w:val="1"/>
    </w:pPr>
    <w:rPr>
      <w:b/>
      <w:sz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sid w:val="00563D49"/>
    <w:rPr>
      <w:sz w:val="24"/>
    </w:rPr>
  </w:style>
  <w:style w:type="paragraph" w:styleId="Corpodetexto2">
    <w:name w:val="Body Text 2"/>
    <w:basedOn w:val="Normal"/>
    <w:rsid w:val="00563D49"/>
    <w:rPr>
      <w:sz w:val="22"/>
    </w:rPr>
  </w:style>
  <w:style w:type="paragraph" w:styleId="Textodenotaderodap">
    <w:name w:val="footnote text"/>
    <w:basedOn w:val="Normal"/>
    <w:semiHidden/>
    <w:rsid w:val="00563D49"/>
  </w:style>
  <w:style w:type="character" w:styleId="Refdenotaderodap">
    <w:name w:val="footnote reference"/>
    <w:semiHidden/>
    <w:rsid w:val="00563D49"/>
    <w:rPr>
      <w:vertAlign w:val="superscript"/>
    </w:rPr>
  </w:style>
  <w:style w:type="paragraph" w:styleId="Cabealho">
    <w:name w:val="header"/>
    <w:basedOn w:val="Normal"/>
    <w:rsid w:val="00563D49"/>
    <w:pPr>
      <w:tabs>
        <w:tab w:val="center" w:pos="4419"/>
        <w:tab w:val="right" w:pos="8838"/>
      </w:tabs>
    </w:pPr>
  </w:style>
  <w:style w:type="paragraph" w:styleId="Rodap">
    <w:name w:val="footer"/>
    <w:basedOn w:val="Normal"/>
    <w:rsid w:val="00563D49"/>
    <w:pPr>
      <w:tabs>
        <w:tab w:val="center" w:pos="4419"/>
        <w:tab w:val="right" w:pos="8838"/>
      </w:tabs>
    </w:pPr>
  </w:style>
  <w:style w:type="character" w:styleId="Hyperlink">
    <w:name w:val="Hyperlink"/>
    <w:uiPriority w:val="99"/>
    <w:rsid w:val="00563D49"/>
    <w:rPr>
      <w:color w:val="0000FF"/>
      <w:u w:val="single"/>
    </w:rPr>
  </w:style>
  <w:style w:type="paragraph" w:styleId="Legenda">
    <w:name w:val="caption"/>
    <w:basedOn w:val="Normal"/>
    <w:next w:val="Normal"/>
    <w:uiPriority w:val="35"/>
    <w:unhideWhenUsed/>
    <w:qFormat/>
    <w:rsid w:val="009020E0"/>
    <w:pPr>
      <w:suppressAutoHyphens/>
    </w:pPr>
    <w:rPr>
      <w:rFonts w:eastAsia="SimSun"/>
      <w:b/>
      <w:bCs/>
      <w:lang w:val="en-US" w:eastAsia="ar-SA"/>
    </w:rPr>
  </w:style>
  <w:style w:type="paragraph" w:customStyle="1" w:styleId="Default">
    <w:name w:val="Default"/>
    <w:rsid w:val="009B44C1"/>
    <w:pPr>
      <w:autoSpaceDE w:val="0"/>
      <w:autoSpaceDN w:val="0"/>
      <w:adjustRightInd w:val="0"/>
    </w:pPr>
    <w:rPr>
      <w:color w:val="000000"/>
      <w:sz w:val="24"/>
      <w:szCs w:val="24"/>
    </w:rPr>
  </w:style>
  <w:style w:type="paragraph" w:styleId="NormalWeb">
    <w:name w:val="Normal (Web)"/>
    <w:basedOn w:val="Normal"/>
    <w:uiPriority w:val="99"/>
    <w:unhideWhenUsed/>
    <w:rsid w:val="009B44C1"/>
    <w:pPr>
      <w:spacing w:before="100" w:beforeAutospacing="1" w:after="100" w:afterAutospacing="1"/>
    </w:pPr>
    <w:rPr>
      <w:sz w:val="24"/>
      <w:szCs w:val="24"/>
    </w:rPr>
  </w:style>
  <w:style w:type="paragraph" w:styleId="Ttulo">
    <w:name w:val="Title"/>
    <w:basedOn w:val="Normal"/>
    <w:link w:val="TtuloChar"/>
    <w:qFormat/>
    <w:rsid w:val="00686F32"/>
    <w:pPr>
      <w:jc w:val="center"/>
    </w:pPr>
    <w:rPr>
      <w:b/>
      <w:bCs/>
      <w:sz w:val="24"/>
      <w:szCs w:val="24"/>
      <w:u w:val="single"/>
      <w:lang w:val="x-none" w:eastAsia="en-US"/>
    </w:rPr>
  </w:style>
  <w:style w:type="character" w:customStyle="1" w:styleId="TtuloChar">
    <w:name w:val="Título Char"/>
    <w:link w:val="Ttulo"/>
    <w:rsid w:val="00686F32"/>
    <w:rPr>
      <w:b/>
      <w:bCs/>
      <w:sz w:val="24"/>
      <w:szCs w:val="24"/>
      <w:u w:val="single"/>
      <w:lang w:eastAsia="en-US"/>
    </w:rPr>
  </w:style>
  <w:style w:type="paragraph" w:customStyle="1" w:styleId="Text">
    <w:name w:val="Text"/>
    <w:basedOn w:val="Normal"/>
    <w:rsid w:val="00FB49D8"/>
    <w:pPr>
      <w:widowControl w:val="0"/>
      <w:autoSpaceDE w:val="0"/>
      <w:autoSpaceDN w:val="0"/>
      <w:spacing w:line="252" w:lineRule="auto"/>
      <w:ind w:firstLine="202"/>
      <w:jc w:val="both"/>
    </w:pPr>
    <w:rPr>
      <w:lang w:val="en-US" w:eastAsia="en-US"/>
    </w:rPr>
  </w:style>
  <w:style w:type="character" w:customStyle="1" w:styleId="A1">
    <w:name w:val="A1"/>
    <w:uiPriority w:val="99"/>
    <w:rsid w:val="00FB49D8"/>
    <w:rPr>
      <w:color w:val="000000"/>
      <w:sz w:val="20"/>
      <w:szCs w:val="20"/>
    </w:rPr>
  </w:style>
  <w:style w:type="character" w:customStyle="1" w:styleId="A2">
    <w:name w:val="A2"/>
    <w:uiPriority w:val="99"/>
    <w:rsid w:val="00FB49D8"/>
    <w:rPr>
      <w:color w:val="000000"/>
      <w:sz w:val="11"/>
      <w:szCs w:val="11"/>
    </w:rPr>
  </w:style>
  <w:style w:type="paragraph" w:styleId="TextosemFormatao">
    <w:name w:val="Plain Text"/>
    <w:basedOn w:val="Normal"/>
    <w:link w:val="TextosemFormataoChar"/>
    <w:unhideWhenUsed/>
    <w:rsid w:val="004822E1"/>
    <w:pPr>
      <w:spacing w:beforeAutospacing="1" w:afterAutospacing="1"/>
      <w:jc w:val="both"/>
    </w:pPr>
    <w:rPr>
      <w:rFonts w:ascii="Consolas" w:hAnsi="Consolas"/>
      <w:sz w:val="21"/>
      <w:szCs w:val="21"/>
      <w:lang w:val="x-none" w:eastAsia="x-none"/>
    </w:rPr>
  </w:style>
  <w:style w:type="character" w:customStyle="1" w:styleId="TextosemFormataoChar">
    <w:name w:val="Texto sem Formatação Char"/>
    <w:link w:val="TextosemFormatao"/>
    <w:rsid w:val="004822E1"/>
    <w:rPr>
      <w:rFonts w:ascii="Consolas" w:hAnsi="Consolas"/>
      <w:sz w:val="21"/>
      <w:szCs w:val="21"/>
      <w:lang w:val="x-none" w:eastAsia="x-none"/>
    </w:rPr>
  </w:style>
  <w:style w:type="paragraph" w:styleId="Textodebalo">
    <w:name w:val="Balloon Text"/>
    <w:basedOn w:val="Normal"/>
    <w:link w:val="TextodebaloChar"/>
    <w:rsid w:val="00C350B6"/>
    <w:rPr>
      <w:rFonts w:ascii="Tahoma" w:hAnsi="Tahoma" w:cs="Tahoma"/>
      <w:sz w:val="16"/>
      <w:szCs w:val="16"/>
    </w:rPr>
  </w:style>
  <w:style w:type="character" w:customStyle="1" w:styleId="TextodebaloChar">
    <w:name w:val="Texto de balão Char"/>
    <w:link w:val="Textodebalo"/>
    <w:rsid w:val="00C350B6"/>
    <w:rPr>
      <w:rFonts w:ascii="Tahoma" w:hAnsi="Tahoma" w:cs="Tahoma"/>
      <w:sz w:val="16"/>
      <w:szCs w:val="16"/>
    </w:rPr>
  </w:style>
  <w:style w:type="character" w:styleId="Refdecomentrio">
    <w:name w:val="annotation reference"/>
    <w:rsid w:val="004774F8"/>
    <w:rPr>
      <w:sz w:val="16"/>
      <w:szCs w:val="16"/>
    </w:rPr>
  </w:style>
  <w:style w:type="paragraph" w:styleId="Textodecomentrio">
    <w:name w:val="annotation text"/>
    <w:basedOn w:val="Normal"/>
    <w:link w:val="TextodecomentrioChar"/>
    <w:rsid w:val="004774F8"/>
  </w:style>
  <w:style w:type="character" w:customStyle="1" w:styleId="TextodecomentrioChar">
    <w:name w:val="Texto de comentário Char"/>
    <w:basedOn w:val="Fontepargpadro"/>
    <w:link w:val="Textodecomentrio"/>
    <w:rsid w:val="004774F8"/>
  </w:style>
  <w:style w:type="paragraph" w:styleId="Assuntodocomentrio">
    <w:name w:val="annotation subject"/>
    <w:basedOn w:val="Textodecomentrio"/>
    <w:next w:val="Textodecomentrio"/>
    <w:link w:val="AssuntodocomentrioChar"/>
    <w:rsid w:val="004774F8"/>
    <w:rPr>
      <w:b/>
      <w:bCs/>
    </w:rPr>
  </w:style>
  <w:style w:type="character" w:customStyle="1" w:styleId="AssuntodocomentrioChar">
    <w:name w:val="Assunto do comentário Char"/>
    <w:link w:val="Assuntodocomentrio"/>
    <w:rsid w:val="004774F8"/>
    <w:rPr>
      <w:b/>
      <w:bCs/>
    </w:rPr>
  </w:style>
  <w:style w:type="paragraph" w:customStyle="1" w:styleId="p11">
    <w:name w:val="p11"/>
    <w:basedOn w:val="Normal"/>
    <w:rsid w:val="00E93BF5"/>
    <w:pPr>
      <w:widowControl w:val="0"/>
      <w:tabs>
        <w:tab w:val="left" w:pos="720"/>
      </w:tabs>
      <w:spacing w:line="240" w:lineRule="atLeast"/>
      <w:jc w:val="both"/>
    </w:pPr>
    <w:rPr>
      <w:snapToGrid w:val="0"/>
      <w:sz w:val="24"/>
    </w:rPr>
  </w:style>
  <w:style w:type="table" w:styleId="Tabelacomgrade">
    <w:name w:val="Table Grid"/>
    <w:basedOn w:val="Tabelanormal"/>
    <w:rsid w:val="00691D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F01D9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30322">
      <w:bodyDiv w:val="1"/>
      <w:marLeft w:val="0"/>
      <w:marRight w:val="0"/>
      <w:marTop w:val="0"/>
      <w:marBottom w:val="0"/>
      <w:divBdr>
        <w:top w:val="none" w:sz="0" w:space="0" w:color="auto"/>
        <w:left w:val="none" w:sz="0" w:space="0" w:color="auto"/>
        <w:bottom w:val="none" w:sz="0" w:space="0" w:color="auto"/>
        <w:right w:val="none" w:sz="0" w:space="0" w:color="auto"/>
      </w:divBdr>
    </w:div>
    <w:div w:id="205290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03622-D149-479C-AD80-E95793261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4880</Words>
  <Characters>26354</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LDO DE JESUS</dc:creator>
  <cp:keywords/>
  <cp:lastModifiedBy>Reginaldo De jesus</cp:lastModifiedBy>
  <cp:revision>3</cp:revision>
  <dcterms:created xsi:type="dcterms:W3CDTF">2023-06-17T01:33:00Z</dcterms:created>
  <dcterms:modified xsi:type="dcterms:W3CDTF">2023-07-0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fCYSVc0"/&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